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F7C78B3" w14:textId="77777777" w:rsidR="00764135" w:rsidRDefault="00AE2B4F" w:rsidP="00764135">
      <w:pPr>
        <w:pStyle w:val="Normal1"/>
        <w:spacing w:line="480" w:lineRule="auto"/>
        <w:contextualSpacing w:val="0"/>
        <w:rPr>
          <w:b/>
          <w:sz w:val="36"/>
          <w:szCs w:val="36"/>
        </w:rPr>
      </w:pPr>
      <w:r>
        <w:rPr>
          <w:b/>
          <w:noProof/>
          <w:sz w:val="36"/>
          <w:szCs w:val="36"/>
          <w:lang w:val="en-AU"/>
        </w:rPr>
        <w:t xml:space="preserve">Environmental </w:t>
      </w:r>
      <w:r w:rsidRPr="001B5A01">
        <w:rPr>
          <w:b/>
          <w:noProof/>
          <w:sz w:val="36"/>
          <w:szCs w:val="36"/>
          <w:lang w:val="en-AU"/>
        </w:rPr>
        <w:t xml:space="preserve">DNA metabarcoding for monitoring </w:t>
      </w:r>
      <w:r>
        <w:rPr>
          <w:b/>
          <w:noProof/>
          <w:sz w:val="36"/>
          <w:szCs w:val="36"/>
          <w:lang w:val="en-AU"/>
        </w:rPr>
        <w:t xml:space="preserve">metazoan </w:t>
      </w:r>
      <w:r w:rsidRPr="001B5A01">
        <w:rPr>
          <w:b/>
          <w:noProof/>
          <w:sz w:val="36"/>
          <w:szCs w:val="36"/>
          <w:lang w:val="en-AU"/>
        </w:rPr>
        <w:t xml:space="preserve">biodiversity in Antarctic nearshore </w:t>
      </w:r>
      <w:r>
        <w:rPr>
          <w:b/>
          <w:noProof/>
          <w:sz w:val="36"/>
          <w:szCs w:val="36"/>
          <w:lang w:val="en-AU"/>
        </w:rPr>
        <w:t>ecosystems</w:t>
      </w:r>
      <w:r>
        <w:rPr>
          <w:b/>
          <w:sz w:val="36"/>
          <w:szCs w:val="36"/>
        </w:rPr>
        <w:t xml:space="preserve"> </w:t>
      </w:r>
      <w:r w:rsidR="00764135">
        <w:rPr>
          <w:b/>
          <w:sz w:val="36"/>
          <w:szCs w:val="36"/>
        </w:rPr>
        <w:t>– Supplemental Information</w:t>
      </w:r>
    </w:p>
    <w:p w14:paraId="67A48301" w14:textId="77777777" w:rsidR="00764135" w:rsidRPr="007A04B8" w:rsidRDefault="00764135" w:rsidP="00764135">
      <w:pPr>
        <w:pStyle w:val="Normal1"/>
        <w:spacing w:line="480" w:lineRule="auto"/>
        <w:contextualSpacing w:val="0"/>
        <w:rPr>
          <w:rFonts w:ascii="Times" w:hAnsi="Times"/>
          <w:sz w:val="24"/>
          <w:vertAlign w:val="superscript"/>
          <w:lang w:val="en-AU"/>
        </w:rPr>
      </w:pPr>
      <w:r w:rsidRPr="007A04B8">
        <w:rPr>
          <w:rFonts w:ascii="Times" w:hAnsi="Times"/>
          <w:sz w:val="24"/>
          <w:lang w:val="en-AU"/>
        </w:rPr>
        <w:t>Laurence J. Clarke</w:t>
      </w:r>
      <w:r w:rsidRPr="007A04B8">
        <w:rPr>
          <w:rFonts w:ascii="Times" w:hAnsi="Times"/>
          <w:sz w:val="24"/>
          <w:vertAlign w:val="superscript"/>
          <w:lang w:val="en-AU"/>
        </w:rPr>
        <w:t>1,2</w:t>
      </w:r>
      <w:r w:rsidRPr="007A04B8">
        <w:rPr>
          <w:rFonts w:ascii="Times" w:hAnsi="Times"/>
          <w:sz w:val="24"/>
          <w:lang w:val="en-AU"/>
        </w:rPr>
        <w:t>, Leonie Suter</w:t>
      </w:r>
      <w:r w:rsidRPr="007A04B8">
        <w:rPr>
          <w:rFonts w:ascii="Times" w:hAnsi="Times"/>
          <w:sz w:val="24"/>
          <w:vertAlign w:val="superscript"/>
          <w:lang w:val="en-AU"/>
        </w:rPr>
        <w:t>1</w:t>
      </w:r>
      <w:r w:rsidRPr="007A04B8">
        <w:rPr>
          <w:rFonts w:ascii="Times" w:hAnsi="Times"/>
          <w:sz w:val="24"/>
          <w:lang w:val="en-AU"/>
        </w:rPr>
        <w:t>, Bruce E. Deagle</w:t>
      </w:r>
      <w:r w:rsidRPr="007A04B8">
        <w:rPr>
          <w:rFonts w:ascii="Times" w:hAnsi="Times"/>
          <w:sz w:val="24"/>
          <w:vertAlign w:val="superscript"/>
          <w:lang w:val="en-AU"/>
        </w:rPr>
        <w:t>3</w:t>
      </w:r>
      <w:r w:rsidRPr="007A04B8">
        <w:rPr>
          <w:rFonts w:ascii="Times" w:hAnsi="Times"/>
          <w:sz w:val="24"/>
          <w:lang w:val="en-AU"/>
        </w:rPr>
        <w:t>, Andrea M. Polanowski</w:t>
      </w:r>
      <w:r w:rsidRPr="007A04B8">
        <w:rPr>
          <w:rFonts w:ascii="Times" w:hAnsi="Times"/>
          <w:sz w:val="24"/>
          <w:vertAlign w:val="superscript"/>
          <w:lang w:val="en-AU"/>
        </w:rPr>
        <w:t>1</w:t>
      </w:r>
      <w:r w:rsidRPr="007A04B8">
        <w:rPr>
          <w:rFonts w:ascii="Times" w:hAnsi="Times"/>
          <w:sz w:val="24"/>
          <w:lang w:val="en-AU"/>
        </w:rPr>
        <w:t xml:space="preserve">, </w:t>
      </w:r>
      <w:proofErr w:type="spellStart"/>
      <w:r w:rsidRPr="007A04B8">
        <w:rPr>
          <w:rFonts w:ascii="Times" w:hAnsi="Times"/>
          <w:sz w:val="24"/>
          <w:lang w:val="en-AU"/>
        </w:rPr>
        <w:t>Aleks</w:t>
      </w:r>
      <w:proofErr w:type="spellEnd"/>
      <w:r w:rsidRPr="007A04B8">
        <w:rPr>
          <w:rFonts w:ascii="Times" w:hAnsi="Times"/>
          <w:sz w:val="24"/>
          <w:lang w:val="en-AU"/>
        </w:rPr>
        <w:t xml:space="preserve"> Terauds</w:t>
      </w:r>
      <w:r w:rsidRPr="007A04B8">
        <w:rPr>
          <w:rFonts w:ascii="Times" w:hAnsi="Times"/>
          <w:sz w:val="24"/>
          <w:vertAlign w:val="superscript"/>
          <w:lang w:val="en-AU"/>
        </w:rPr>
        <w:t>1</w:t>
      </w:r>
      <w:r w:rsidRPr="007A04B8">
        <w:rPr>
          <w:rFonts w:ascii="Times" w:hAnsi="Times"/>
          <w:sz w:val="24"/>
          <w:lang w:val="en-AU"/>
        </w:rPr>
        <w:t>, Glenn J. Johnstone</w:t>
      </w:r>
      <w:r w:rsidRPr="007A04B8">
        <w:rPr>
          <w:rFonts w:ascii="Times" w:hAnsi="Times"/>
          <w:sz w:val="24"/>
          <w:vertAlign w:val="superscript"/>
          <w:lang w:val="en-AU"/>
        </w:rPr>
        <w:t>1</w:t>
      </w:r>
      <w:r w:rsidRPr="007A04B8">
        <w:rPr>
          <w:rFonts w:ascii="Times" w:hAnsi="Times"/>
          <w:sz w:val="24"/>
          <w:lang w:val="en-AU"/>
        </w:rPr>
        <w:t>, Jonathan S. Stark</w:t>
      </w:r>
      <w:r w:rsidRPr="007A04B8">
        <w:rPr>
          <w:rFonts w:ascii="Times" w:hAnsi="Times"/>
          <w:sz w:val="24"/>
          <w:vertAlign w:val="superscript"/>
          <w:lang w:val="en-AU"/>
        </w:rPr>
        <w:t>1</w:t>
      </w:r>
    </w:p>
    <w:p w14:paraId="068ABDBA" w14:textId="77777777" w:rsidR="00DB3F4D" w:rsidRDefault="00DB3F4D" w:rsidP="005E0B91">
      <w:pPr>
        <w:rPr>
          <w:b/>
          <w:i/>
        </w:rPr>
      </w:pPr>
    </w:p>
    <w:p w14:paraId="2D42B8B2" w14:textId="77777777" w:rsidR="005E0B91" w:rsidRPr="00ED7575" w:rsidRDefault="005E0B91" w:rsidP="005E0B91">
      <w:pPr>
        <w:rPr>
          <w:b/>
        </w:rPr>
      </w:pPr>
      <w:r w:rsidRPr="00DE1E99">
        <w:rPr>
          <w:b/>
          <w:i/>
        </w:rPr>
        <w:t>I</w:t>
      </w:r>
      <w:r w:rsidRPr="00ED7575">
        <w:rPr>
          <w:b/>
          <w:i/>
        </w:rPr>
        <w:t>n silico</w:t>
      </w:r>
      <w:r w:rsidRPr="00ED7575">
        <w:rPr>
          <w:b/>
        </w:rPr>
        <w:t xml:space="preserve"> PCR</w:t>
      </w:r>
    </w:p>
    <w:p w14:paraId="73B45DC0" w14:textId="2298A145" w:rsidR="005E0B91" w:rsidRDefault="005E0B91" w:rsidP="005E0B91">
      <w:r>
        <w:t xml:space="preserve">We used </w:t>
      </w:r>
      <w:r>
        <w:rPr>
          <w:i/>
        </w:rPr>
        <w:t xml:space="preserve">in silico </w:t>
      </w:r>
      <w:r>
        <w:t xml:space="preserve">PCR to explore taxonomic coverage, resolving power and suitability of potential benthic arthropod </w:t>
      </w:r>
      <w:proofErr w:type="spellStart"/>
      <w:r>
        <w:t>metabarcodes</w:t>
      </w:r>
      <w:proofErr w:type="spellEnd"/>
      <w:r>
        <w:t xml:space="preserve">, focussing on those targeting mitochondrial COI and 16S, and nuclear 18S </w:t>
      </w:r>
      <w:proofErr w:type="spellStart"/>
      <w:r>
        <w:t>rRNA</w:t>
      </w:r>
      <w:proofErr w:type="spellEnd"/>
      <w:r>
        <w:t xml:space="preserve"> genes. Target taxa were arthropods known to occur in East Antarct</w:t>
      </w:r>
      <w:r w:rsidR="00921FB9">
        <w:t>ic benthic communities, molluscs and annelids (Table S2</w:t>
      </w:r>
      <w:r>
        <w:t xml:space="preserve">). To ensure primer-binding sites were present, we targeted complete or near-complete mitochondrial genomes, as well as complete 18S </w:t>
      </w:r>
      <w:proofErr w:type="spellStart"/>
      <w:r>
        <w:t>rRNA</w:t>
      </w:r>
      <w:proofErr w:type="spellEnd"/>
      <w:r>
        <w:t xml:space="preserve"> genes. </w:t>
      </w:r>
    </w:p>
    <w:p w14:paraId="697D8DD4" w14:textId="596CE61A" w:rsidR="005E0B91" w:rsidRDefault="005E0B91" w:rsidP="005E0B91">
      <w:r>
        <w:t>We searched the NCBI nucleotide database for mitochondrial genomes for each taxon in Table S1 by combining the search terms: “complete OR partial”, “</w:t>
      </w:r>
      <w:proofErr w:type="spellStart"/>
      <w:r>
        <w:t>mitochond</w:t>
      </w:r>
      <w:proofErr w:type="spellEnd"/>
      <w:r>
        <w:t xml:space="preserve">*” and restricting the output to sequences between 10,000 and 20,000 </w:t>
      </w:r>
      <w:proofErr w:type="spellStart"/>
      <w:r>
        <w:t>bp.</w:t>
      </w:r>
      <w:proofErr w:type="spellEnd"/>
      <w:r>
        <w:t xml:space="preserve"> We searched the NCBI nucleotide database for complete 18S sequ</w:t>
      </w:r>
      <w:r w:rsidR="00921FB9">
        <w:t>ences for each taxon in Table S2</w:t>
      </w:r>
      <w:r>
        <w:t xml:space="preserve"> by combining the search terms: “complete AND 18S”, NOT “internal” (to remove internal transcribed spacer, or ITS, sequences) and restricting the output to sequences between 1,000 and 5,000 </w:t>
      </w:r>
      <w:proofErr w:type="spellStart"/>
      <w:r>
        <w:t>bp.</w:t>
      </w:r>
      <w:proofErr w:type="spellEnd"/>
      <w:r>
        <w:t xml:space="preserve"> </w:t>
      </w:r>
    </w:p>
    <w:p w14:paraId="10B6DA41" w14:textId="1D633D59" w:rsidR="005E0B91" w:rsidRDefault="005E0B91" w:rsidP="005E0B91">
      <w:r>
        <w:t xml:space="preserve">We used the program ECOPCR </w:t>
      </w:r>
      <w:r>
        <w:fldChar w:fldCharType="begin"/>
      </w:r>
      <w:r w:rsidR="00E10579">
        <w:instrText xml:space="preserve"> ADDIN EN.CITE &lt;EndNote&gt;&lt;Cite&gt;&lt;Author&gt;Ficetola&lt;/Author&gt;&lt;Year&gt;2010&lt;/Year&gt;&lt;RecNum&gt;514&lt;/RecNum&gt;&lt;DisplayText&gt;(Ficetola et al. 2010)&lt;/DisplayText&gt;&lt;record&gt;&lt;rec-number&gt;514&lt;/rec-number&gt;&lt;foreign-keys&gt;&lt;key app="EN" db-id="0xvswtza8s25dderd065epe1ppfv0x2ewdfr" timestamp="1629955608"&gt;514&lt;/key&gt;&lt;key app="ENWeb" db-id=""&gt;0&lt;/key&gt;&lt;/foreign-keys&gt;&lt;ref-type name="Journal Article"&gt;17&lt;/ref-type&gt;&lt;contributors&gt;&lt;authors&gt;&lt;author&gt;Ficetola, G. F.&lt;/author&gt;&lt;author&gt;Coissac, E.&lt;/author&gt;&lt;author&gt;Zundel, S.&lt;/author&gt;&lt;author&gt;Riaz, T.&lt;/author&gt;&lt;author&gt;Shehzad, W.&lt;/author&gt;&lt;author&gt;Bessière, J.&lt;/author&gt;&lt;author&gt;Taberlet, P.&lt;/author&gt;&lt;author&gt;Pompanon, F.&lt;/author&gt;&lt;/authors&gt;&lt;/contributors&gt;&lt;auth-address&gt;Laboratoire d&amp;apos;Ecologie Alpine, CNRS UMR 5553, Universite Joseph Fourier, BP 53, F-38041 Grenoble Cedex 9, France. francesco.ficetola@unimi.it&lt;/auth-address&gt;&lt;titles&gt;&lt;title&gt;&lt;style face="normal" font="default" size="100%"&gt;An &lt;/style&gt;&lt;style face="italic" font="default" size="100%"&gt;in silico&lt;/style&gt;&lt;style face="normal" font="default" size="100%"&gt; approach for the evaluation of DNA barcodes&lt;/style&gt;&lt;/title&gt;&lt;secondary-title&gt;BMC Genomics&lt;/secondary-title&gt;&lt;/titles&gt;&lt;periodical&gt;&lt;full-title&gt;BMC Genomics&lt;/full-title&gt;&lt;/periodical&gt;&lt;pages&gt;434&lt;/pages&gt;&lt;volume&gt;11&lt;/volume&gt;&lt;keywords&gt;&lt;keyword&gt;Animals&lt;/keyword&gt;&lt;keyword&gt;*Computational Biology&lt;/keyword&gt;&lt;keyword&gt;DNA Fingerprinting/*methods/standards&lt;/keyword&gt;&lt;keyword&gt;DNA Primers/genetics&lt;/keyword&gt;&lt;keyword&gt;Databases, Genetic&lt;/keyword&gt;&lt;keyword&gt;Humans&lt;/keyword&gt;&lt;keyword&gt;Mice&lt;/keyword&gt;&lt;keyword&gt;Polymerase Chain Reaction&lt;/keyword&gt;&lt;keyword&gt;Quality Control&lt;/keyword&gt;&lt;keyword&gt;Reproducibility of Results&lt;/keyword&gt;&lt;keyword&gt;Sequence Analysis, DNA&lt;/keyword&gt;&lt;/keywords&gt;&lt;dates&gt;&lt;year&gt;2010&lt;/year&gt;&lt;pub-dates&gt;&lt;date&gt;Jul 16&lt;/date&gt;&lt;/pub-dates&gt;&lt;/dates&gt;&lt;isbn&gt;1471-2164 (Electronic)&amp;#xD;1471-2164 (Linking)&lt;/isbn&gt;&lt;accession-num&gt;20637073&lt;/accession-num&gt;&lt;urls&gt;&lt;related-urls&gt;&lt;url&gt;http://www.ncbi.nlm.nih.gov/pubmed/20637073&lt;/url&gt;&lt;/related-urls&gt;&lt;/urls&gt;&lt;custom2&gt;PMC3091633&lt;/custom2&gt;&lt;electronic-resource-num&gt;10.1186/1471-2164-11-434&lt;/electronic-resource-num&gt;&lt;/record&gt;&lt;/Cite&gt;&lt;/EndNote&gt;</w:instrText>
      </w:r>
      <w:r>
        <w:fldChar w:fldCharType="separate"/>
      </w:r>
      <w:r w:rsidR="00E10579">
        <w:rPr>
          <w:noProof/>
        </w:rPr>
        <w:t>(Ficetola et al. 2010)</w:t>
      </w:r>
      <w:r>
        <w:fldChar w:fldCharType="end"/>
      </w:r>
      <w:r>
        <w:t xml:space="preserve"> to compare taxonomic coverage and resolution </w:t>
      </w:r>
      <w:r w:rsidR="00921FB9">
        <w:t xml:space="preserve">for each </w:t>
      </w:r>
      <w:proofErr w:type="spellStart"/>
      <w:r w:rsidR="00921FB9">
        <w:t>metabarcode</w:t>
      </w:r>
      <w:proofErr w:type="spellEnd"/>
      <w:r w:rsidR="00921FB9">
        <w:t xml:space="preserve"> in Table 1, S3 and S4</w:t>
      </w:r>
      <w:r>
        <w:t xml:space="preserve">. ECOPCR uses a pattern-matching algorithm to identify sequences within a database that can be amplified with a given primer pair by constraining the relative orientation of and maximum distance between primer-binding sites, as well as the number of mismatches between primer and target sequences </w:t>
      </w:r>
      <w:r>
        <w:fldChar w:fldCharType="begin"/>
      </w:r>
      <w:r>
        <w:instrText xml:space="preserve"> ADDIN EN.CITE &lt;EndNote&gt;&lt;Cite&gt;&lt;Author&gt;Ficetola&lt;/Author&gt;&lt;Year&gt;2010&lt;/Year&gt;&lt;RecNum&gt;514&lt;/RecNum&gt;&lt;DisplayText&gt;(Ficetola et al. 2010)&lt;/DisplayText&gt;&lt;record&gt;&lt;rec-number&gt;514&lt;/rec-number&gt;&lt;foreign-keys&gt;&lt;key app="EN" db-id="0xvswtza8s25dderd065epe1ppfv0x2ewdfr" timestamp="1629955608"&gt;514&lt;/key&gt;&lt;key app="ENWeb" db-id=""&gt;0&lt;/key&gt;&lt;/foreign-keys&gt;&lt;ref-type name="Journal Article"&gt;17&lt;/ref-type&gt;&lt;contributors&gt;&lt;authors&gt;&lt;author&gt;Ficetola, G. F.&lt;/author&gt;&lt;author&gt;Coissac, E.&lt;/author&gt;&lt;author&gt;Zundel, S.&lt;/author&gt;&lt;author&gt;Riaz, T.&lt;/author&gt;&lt;author&gt;Shehzad, W.&lt;/author&gt;&lt;author&gt;Bessière, J.&lt;/author&gt;&lt;author&gt;Taberlet, P.&lt;/author&gt;&lt;author&gt;Pompanon, F.&lt;/author&gt;&lt;/authors&gt;&lt;/contributors&gt;&lt;auth-address&gt;Laboratoire d&amp;apos;Ecologie Alpine, CNRS UMR 5553, Universite Joseph Fourier, BP 53, F-38041 Grenoble Cedex 9, France. francesco.ficetola@unimi.it&lt;/auth-address&gt;&lt;titles&gt;&lt;title&gt;&lt;style face="normal" font="default" size="100%"&gt;An &lt;/style&gt;&lt;style face="italic" font="default" size="100%"&gt;in silico&lt;/style&gt;&lt;style face="normal" font="default" size="100%"&gt; approach for the evaluation of DNA barcodes&lt;/style&gt;&lt;/title&gt;&lt;secondary-title&gt;BMC Genomics&lt;/secondary-title&gt;&lt;/titles&gt;&lt;periodical&gt;&lt;full-title&gt;BMC Genomics&lt;/full-title&gt;&lt;/periodical&gt;&lt;pages&gt;434&lt;/pages&gt;&lt;volume&gt;11&lt;/volume&gt;&lt;keywords&gt;&lt;keyword&gt;Animals&lt;/keyword&gt;&lt;keyword&gt;*Computational Biology&lt;/keyword&gt;&lt;keyword&gt;DNA Fingerprinting/*methods/standards&lt;/keyword&gt;&lt;keyword&gt;DNA Primers/genetics&lt;/keyword&gt;&lt;keyword&gt;Databases, Genetic&lt;/keyword&gt;&lt;keyword&gt;Humans&lt;/keyword&gt;&lt;keyword&gt;Mice&lt;/keyword&gt;&lt;keyword&gt;Polymerase Chain Reaction&lt;/keyword&gt;&lt;keyword&gt;Quality Control&lt;/keyword&gt;&lt;keyword&gt;Reproducibility of Results&lt;/keyword&gt;&lt;keyword&gt;Sequence Analysis, DNA&lt;/keyword&gt;&lt;/keywords&gt;&lt;dates&gt;&lt;year&gt;2010&lt;/year&gt;&lt;pub-dates&gt;&lt;date&gt;Jul 16&lt;/date&gt;&lt;/pub-dates&gt;&lt;/dates&gt;&lt;isbn&gt;1471-2164 (Electronic)&amp;#xD;1471-2164 (Linking)&lt;/isbn&gt;&lt;accession-num&gt;20637073&lt;/accession-num&gt;&lt;urls&gt;&lt;related-urls&gt;&lt;url&gt;http://www.ncbi.nlm.nih.gov/pubmed/20637073&lt;/url&gt;&lt;/related-urls&gt;&lt;/urls&gt;&lt;custom2&gt;PMC3091633&lt;/custom2&gt;&lt;electronic-resource-num&gt;10.1186/1471-2164-11-434&lt;/electronic-resource-num&gt;&lt;/record&gt;&lt;/Cite&gt;&lt;/EndNote&gt;</w:instrText>
      </w:r>
      <w:r>
        <w:fldChar w:fldCharType="separate"/>
      </w:r>
      <w:r>
        <w:rPr>
          <w:noProof/>
        </w:rPr>
        <w:t>(Ficetola et al. 2010)</w:t>
      </w:r>
      <w:r>
        <w:fldChar w:fldCharType="end"/>
      </w:r>
      <w:r>
        <w:t>.</w:t>
      </w:r>
    </w:p>
    <w:p w14:paraId="51DFBA17" w14:textId="2414CCD7" w:rsidR="005E0B91" w:rsidRDefault="005E0B91" w:rsidP="005E0B91">
      <w:r>
        <w:t xml:space="preserve">Each sequence database (mitochondrial and complete 18S) was converted into a format compatible with ECOPCR using the ecoPCRFormat.py script. Inosine residues in </w:t>
      </w:r>
      <w:r w:rsidR="00921FB9">
        <w:t>the COI reverse primer (Table 1, S3 and S4</w:t>
      </w:r>
      <w:r>
        <w:t>) were changed to ‘N’. The ECOPCR parameters used were amplicon leng</w:t>
      </w:r>
      <w:r w:rsidR="00DB3F4D">
        <w:t>th between 5</w:t>
      </w:r>
      <w:r>
        <w:t xml:space="preserve">0 and 1000 </w:t>
      </w:r>
      <w:proofErr w:type="spellStart"/>
      <w:r>
        <w:t>bp</w:t>
      </w:r>
      <w:proofErr w:type="spellEnd"/>
      <w:r>
        <w:t>,</w:t>
      </w:r>
      <w:r w:rsidRPr="006A12B9">
        <w:t xml:space="preserve"> </w:t>
      </w:r>
      <w:r>
        <w:t xml:space="preserve">with a maximum of three mismatches in each primer, with no restriction on mismatches in base pairs at the 3’ end. These settings are relaxed compared to </w:t>
      </w:r>
      <w:r>
        <w:rPr>
          <w:i/>
        </w:rPr>
        <w:t>in vitro</w:t>
      </w:r>
      <w:r>
        <w:t xml:space="preserve"> PCR where mismatches in the last two base pairs at the 3’ end would prevent amplification, as the main question we were addressing was species-level resolution of the amplified sequence. The suitability of primer sequences for benthic arthropods should be checked and changed as necessary prior to their use in </w:t>
      </w:r>
      <w:proofErr w:type="spellStart"/>
      <w:r>
        <w:t>metabarcoding</w:t>
      </w:r>
      <w:proofErr w:type="spellEnd"/>
      <w:r>
        <w:t xml:space="preserve"> studies.</w:t>
      </w:r>
    </w:p>
    <w:p w14:paraId="0EF2F354" w14:textId="77777777" w:rsidR="005E0B91" w:rsidRDefault="005E0B91" w:rsidP="005E0B91">
      <w:pPr>
        <w:jc w:val="both"/>
        <w:rPr>
          <w:b/>
        </w:rPr>
      </w:pPr>
      <w:r>
        <w:t xml:space="preserve">A caveat for </w:t>
      </w:r>
      <w:r>
        <w:rPr>
          <w:i/>
        </w:rPr>
        <w:t xml:space="preserve">in silico </w:t>
      </w:r>
      <w:r>
        <w:t>PCR with ECOPCR is that amplicons that differ by a single base are regarded as ‘resolved’. Greater sequence divergence would typically be desired to confidently resolve distinct taxa.</w:t>
      </w:r>
    </w:p>
    <w:p w14:paraId="32518A8B" w14:textId="77777777" w:rsidR="0081426C" w:rsidRDefault="0081426C" w:rsidP="0081426C">
      <w:pPr>
        <w:jc w:val="both"/>
      </w:pPr>
    </w:p>
    <w:p w14:paraId="3180FA02" w14:textId="77777777" w:rsidR="00B25B92" w:rsidRPr="000710AE" w:rsidRDefault="00B25B92" w:rsidP="00B25B92">
      <w:pPr>
        <w:rPr>
          <w:b/>
        </w:rPr>
      </w:pPr>
      <w:r>
        <w:rPr>
          <w:b/>
        </w:rPr>
        <w:lastRenderedPageBreak/>
        <w:t>Table S2</w:t>
      </w:r>
      <w:r w:rsidRPr="000710AE">
        <w:rPr>
          <w:b/>
        </w:rPr>
        <w:t xml:space="preserve">. </w:t>
      </w:r>
      <w:r w:rsidRPr="00B25B92">
        <w:t xml:space="preserve">DNA sequence data used for </w:t>
      </w:r>
      <w:r w:rsidRPr="00B25B92">
        <w:rPr>
          <w:i/>
        </w:rPr>
        <w:t xml:space="preserve">in silico </w:t>
      </w:r>
      <w:r w:rsidRPr="00B25B92">
        <w:t xml:space="preserve">PCR. Data downloaded from </w:t>
      </w:r>
      <w:proofErr w:type="spellStart"/>
      <w:r w:rsidRPr="00B25B92">
        <w:t>GenBank</w:t>
      </w:r>
      <w:proofErr w:type="spellEnd"/>
      <w:r w:rsidRPr="00B25B92">
        <w:t xml:space="preserve"> 10</w:t>
      </w:r>
      <w:r w:rsidRPr="00B25B92">
        <w:rPr>
          <w:vertAlign w:val="superscript"/>
        </w:rPr>
        <w:t>th</w:t>
      </w:r>
      <w:r w:rsidRPr="00B25B92">
        <w:t xml:space="preserve"> August 2021. 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255"/>
        <w:gridCol w:w="1798"/>
        <w:gridCol w:w="1254"/>
        <w:gridCol w:w="2395"/>
        <w:gridCol w:w="1477"/>
      </w:tblGrid>
      <w:tr w:rsidR="00B25B92" w:rsidRPr="00B25B92" w14:paraId="6035B23B" w14:textId="77777777" w:rsidTr="00B25B92">
        <w:trPr>
          <w:trHeight w:val="300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5BEE634" w14:textId="77777777" w:rsidR="00B25B92" w:rsidRPr="00B25B92" w:rsidRDefault="00B25B92" w:rsidP="00B25B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AU"/>
              </w:rPr>
            </w:pPr>
            <w:r w:rsidRPr="00B25B92">
              <w:rPr>
                <w:rFonts w:ascii="Calibri" w:eastAsia="Times New Roman" w:hAnsi="Calibri" w:cs="Times New Roman"/>
                <w:b/>
                <w:bCs/>
                <w:color w:val="000000"/>
                <w:lang w:eastAsia="en-AU"/>
              </w:rPr>
              <w:t>Phylum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792593E" w14:textId="77777777" w:rsidR="00B25B92" w:rsidRPr="00B25B92" w:rsidRDefault="00B25B92" w:rsidP="00B25B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AU"/>
              </w:rPr>
            </w:pPr>
            <w:r w:rsidRPr="00B25B92">
              <w:rPr>
                <w:rFonts w:ascii="Calibri" w:eastAsia="Times New Roman" w:hAnsi="Calibri" w:cs="Times New Roman"/>
                <w:b/>
                <w:bCs/>
                <w:color w:val="000000"/>
                <w:lang w:eastAsia="en-AU"/>
              </w:rPr>
              <w:t>Superorder/Clas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4767F36" w14:textId="77777777" w:rsidR="00B25B92" w:rsidRPr="00B25B92" w:rsidRDefault="00B25B92" w:rsidP="00B25B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AU"/>
              </w:rPr>
            </w:pPr>
            <w:r w:rsidRPr="00B25B92">
              <w:rPr>
                <w:rFonts w:ascii="Calibri" w:eastAsia="Times New Roman" w:hAnsi="Calibri" w:cs="Times New Roman"/>
                <w:b/>
                <w:bCs/>
                <w:color w:val="000000"/>
                <w:lang w:eastAsia="en-AU"/>
              </w:rPr>
              <w:t>Order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0FAEC5E" w14:textId="77777777" w:rsidR="00B25B92" w:rsidRPr="00B25B92" w:rsidRDefault="00B25B92" w:rsidP="00B25B9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AU"/>
              </w:rPr>
            </w:pPr>
            <w:r w:rsidRPr="00B25B92">
              <w:rPr>
                <w:rFonts w:ascii="Calibri" w:eastAsia="Times New Roman" w:hAnsi="Calibri" w:cs="Times New Roman"/>
                <w:b/>
                <w:bCs/>
                <w:color w:val="000000"/>
                <w:lang w:eastAsia="en-AU"/>
              </w:rPr>
              <w:t xml:space="preserve">Mitochondrial genomes 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54AC35D" w14:textId="77777777" w:rsidR="00B25B92" w:rsidRPr="00B25B92" w:rsidRDefault="00B25B92" w:rsidP="00B25B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lang w:eastAsia="en-AU"/>
              </w:rPr>
            </w:pPr>
            <w:r w:rsidRPr="00B25B92">
              <w:rPr>
                <w:rFonts w:ascii="Calibri" w:eastAsia="Times New Roman" w:hAnsi="Calibri" w:cs="Times New Roman"/>
                <w:b/>
                <w:bCs/>
                <w:color w:val="000000"/>
                <w:lang w:eastAsia="en-AU"/>
              </w:rPr>
              <w:t>Complete 18S</w:t>
            </w:r>
          </w:p>
        </w:tc>
      </w:tr>
      <w:tr w:rsidR="00B25B92" w:rsidRPr="00B25B92" w14:paraId="12BE1C2C" w14:textId="77777777" w:rsidTr="00B25B92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036D69" w14:textId="77777777" w:rsidR="00B25B92" w:rsidRPr="00B25B92" w:rsidRDefault="00B25B92" w:rsidP="00B25B9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B25B92">
              <w:rPr>
                <w:rFonts w:ascii="Calibri" w:eastAsia="Times New Roman" w:hAnsi="Calibri" w:cs="Times New Roman"/>
                <w:color w:val="000000"/>
                <w:lang w:eastAsia="en-AU"/>
              </w:rPr>
              <w:t>Arthropod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88FECE" w14:textId="77777777" w:rsidR="00B25B92" w:rsidRPr="00B25B92" w:rsidRDefault="00B25B92" w:rsidP="00B25B9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proofErr w:type="spellStart"/>
            <w:r w:rsidRPr="00B25B92">
              <w:rPr>
                <w:rFonts w:ascii="Calibri" w:eastAsia="Times New Roman" w:hAnsi="Calibri" w:cs="Times New Roman"/>
                <w:color w:val="000000"/>
                <w:lang w:eastAsia="en-AU"/>
              </w:rPr>
              <w:t>Peracarid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A3FE61" w14:textId="77777777" w:rsidR="00B25B92" w:rsidRPr="00B25B92" w:rsidRDefault="00B25B92" w:rsidP="00B25B9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proofErr w:type="spellStart"/>
            <w:r w:rsidRPr="00B25B92">
              <w:rPr>
                <w:rFonts w:ascii="Calibri" w:eastAsia="Times New Roman" w:hAnsi="Calibri" w:cs="Times New Roman"/>
                <w:color w:val="000000"/>
                <w:lang w:eastAsia="en-AU"/>
              </w:rPr>
              <w:t>Amphipod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62850A" w14:textId="77777777" w:rsidR="00B25B92" w:rsidRPr="00B25B92" w:rsidRDefault="00B25B92" w:rsidP="00B25B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B25B92">
              <w:rPr>
                <w:rFonts w:ascii="Calibri" w:eastAsia="Times New Roman" w:hAnsi="Calibri" w:cs="Times New Roman"/>
                <w:color w:val="000000"/>
                <w:lang w:eastAsia="en-AU"/>
              </w:rPr>
              <w:t>18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969425" w14:textId="77777777" w:rsidR="00B25B92" w:rsidRPr="00B25B92" w:rsidRDefault="00B25B92" w:rsidP="00B25B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B25B92">
              <w:rPr>
                <w:rFonts w:ascii="Calibri" w:eastAsia="Times New Roman" w:hAnsi="Calibri" w:cs="Times New Roman"/>
                <w:color w:val="000000"/>
                <w:lang w:eastAsia="en-AU"/>
              </w:rPr>
              <w:t>120</w:t>
            </w:r>
          </w:p>
        </w:tc>
      </w:tr>
      <w:tr w:rsidR="00B25B92" w:rsidRPr="00B25B92" w14:paraId="31283553" w14:textId="77777777" w:rsidTr="00B25B92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4B7776" w14:textId="77777777" w:rsidR="00B25B92" w:rsidRPr="00B25B92" w:rsidRDefault="00B25B92" w:rsidP="00B25B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32BB8A" w14:textId="77777777" w:rsidR="00B25B92" w:rsidRPr="00B25B92" w:rsidRDefault="00B25B92" w:rsidP="00B25B92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517685" w14:textId="77777777" w:rsidR="00B25B92" w:rsidRPr="00B25B92" w:rsidRDefault="00B25B92" w:rsidP="00B25B9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B25B92">
              <w:rPr>
                <w:rFonts w:ascii="Calibri" w:eastAsia="Times New Roman" w:hAnsi="Calibri" w:cs="Times New Roman"/>
                <w:color w:val="000000"/>
                <w:lang w:eastAsia="en-AU"/>
              </w:rPr>
              <w:t>Isopod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3CC0E7" w14:textId="77777777" w:rsidR="00B25B92" w:rsidRPr="00B25B92" w:rsidRDefault="00B25B92" w:rsidP="00B25B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B25B92">
              <w:rPr>
                <w:rFonts w:ascii="Calibri" w:eastAsia="Times New Roman" w:hAnsi="Calibri" w:cs="Times New Roman"/>
                <w:color w:val="000000"/>
                <w:lang w:eastAsia="en-AU"/>
              </w:rPr>
              <w:t>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C15009" w14:textId="77777777" w:rsidR="00B25B92" w:rsidRPr="00B25B92" w:rsidRDefault="00B25B92" w:rsidP="00B25B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B25B92">
              <w:rPr>
                <w:rFonts w:ascii="Calibri" w:eastAsia="Times New Roman" w:hAnsi="Calibri" w:cs="Times New Roman"/>
                <w:color w:val="000000"/>
                <w:lang w:eastAsia="en-AU"/>
              </w:rPr>
              <w:t>88</w:t>
            </w:r>
          </w:p>
        </w:tc>
      </w:tr>
      <w:tr w:rsidR="00B25B92" w:rsidRPr="00B25B92" w14:paraId="6CA8C896" w14:textId="77777777" w:rsidTr="00B25B92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9272A3" w14:textId="77777777" w:rsidR="00B25B92" w:rsidRPr="00B25B92" w:rsidRDefault="00B25B92" w:rsidP="00B25B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44CDFB" w14:textId="77777777" w:rsidR="00B25B92" w:rsidRPr="00B25B92" w:rsidRDefault="00B25B92" w:rsidP="00B25B92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9EC5EB" w14:textId="77777777" w:rsidR="00B25B92" w:rsidRPr="00B25B92" w:rsidRDefault="00B25B92" w:rsidP="00B25B9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proofErr w:type="spellStart"/>
            <w:r w:rsidRPr="00B25B92">
              <w:rPr>
                <w:rFonts w:ascii="Calibri" w:eastAsia="Times New Roman" w:hAnsi="Calibri" w:cs="Times New Roman"/>
                <w:color w:val="000000"/>
                <w:lang w:eastAsia="en-AU"/>
              </w:rPr>
              <w:t>Tanaidace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1B7089" w14:textId="77777777" w:rsidR="00B25B92" w:rsidRPr="00B25B92" w:rsidRDefault="00B25B92" w:rsidP="00B25B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B25B92">
              <w:rPr>
                <w:rFonts w:ascii="Calibri" w:eastAsia="Times New Roman" w:hAnsi="Calibri" w:cs="Times New Roman"/>
                <w:color w:val="000000"/>
                <w:lang w:eastAsia="en-AU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B91008" w14:textId="77777777" w:rsidR="00B25B92" w:rsidRPr="00B25B92" w:rsidRDefault="00B25B92" w:rsidP="00B25B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B25B92">
              <w:rPr>
                <w:rFonts w:ascii="Calibri" w:eastAsia="Times New Roman" w:hAnsi="Calibri" w:cs="Times New Roman"/>
                <w:color w:val="000000"/>
                <w:lang w:eastAsia="en-AU"/>
              </w:rPr>
              <w:t>1</w:t>
            </w:r>
          </w:p>
        </w:tc>
      </w:tr>
      <w:tr w:rsidR="00B25B92" w:rsidRPr="00B25B92" w14:paraId="10B9B4B9" w14:textId="77777777" w:rsidTr="00B25B92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241FD9" w14:textId="77777777" w:rsidR="00B25B92" w:rsidRPr="00B25B92" w:rsidRDefault="00B25B92" w:rsidP="00B25B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E69D53" w14:textId="77777777" w:rsidR="00B25B92" w:rsidRPr="00B25B92" w:rsidRDefault="00B25B92" w:rsidP="00B25B92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2E5CA8" w14:textId="77777777" w:rsidR="00B25B92" w:rsidRPr="00B25B92" w:rsidRDefault="00B25B92" w:rsidP="00B25B9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proofErr w:type="spellStart"/>
            <w:r w:rsidRPr="00B25B92">
              <w:rPr>
                <w:rFonts w:ascii="Calibri" w:eastAsia="Times New Roman" w:hAnsi="Calibri" w:cs="Times New Roman"/>
                <w:color w:val="000000"/>
                <w:lang w:eastAsia="en-AU"/>
              </w:rPr>
              <w:t>Cumace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A57B44" w14:textId="77777777" w:rsidR="00B25B92" w:rsidRPr="00B25B92" w:rsidRDefault="00B25B92" w:rsidP="00B25B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B25B92">
              <w:rPr>
                <w:rFonts w:ascii="Calibri" w:eastAsia="Times New Roman" w:hAnsi="Calibri" w:cs="Times New Roman"/>
                <w:color w:val="000000"/>
                <w:lang w:eastAsia="en-AU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769832" w14:textId="77777777" w:rsidR="00B25B92" w:rsidRPr="00B25B92" w:rsidRDefault="00B25B92" w:rsidP="00B25B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B25B92">
              <w:rPr>
                <w:rFonts w:ascii="Calibri" w:eastAsia="Times New Roman" w:hAnsi="Calibri" w:cs="Times New Roman"/>
                <w:color w:val="000000"/>
                <w:lang w:eastAsia="en-AU"/>
              </w:rPr>
              <w:t>1</w:t>
            </w:r>
          </w:p>
        </w:tc>
      </w:tr>
      <w:tr w:rsidR="00B25B92" w:rsidRPr="00B25B92" w14:paraId="7BDC60D2" w14:textId="77777777" w:rsidTr="00B25B92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56C8BE" w14:textId="77777777" w:rsidR="00B25B92" w:rsidRPr="00B25B92" w:rsidRDefault="00B25B92" w:rsidP="00B25B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5FE8F3" w14:textId="77777777" w:rsidR="00B25B92" w:rsidRPr="00B25B92" w:rsidRDefault="00B25B92" w:rsidP="00B25B9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proofErr w:type="spellStart"/>
            <w:r w:rsidRPr="00B25B92">
              <w:rPr>
                <w:rFonts w:ascii="Calibri" w:eastAsia="Times New Roman" w:hAnsi="Calibri" w:cs="Times New Roman"/>
                <w:color w:val="000000"/>
                <w:lang w:eastAsia="en-AU"/>
              </w:rPr>
              <w:t>Ostracod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78C0DE" w14:textId="77777777" w:rsidR="00B25B92" w:rsidRPr="00B25B92" w:rsidRDefault="00B25B92" w:rsidP="00B25B9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8BD19A" w14:textId="77777777" w:rsidR="00B25B92" w:rsidRPr="00B25B92" w:rsidRDefault="00B25B92" w:rsidP="00B25B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B25B92">
              <w:rPr>
                <w:rFonts w:ascii="Calibri" w:eastAsia="Times New Roman" w:hAnsi="Calibri" w:cs="Times New Roman"/>
                <w:color w:val="000000"/>
                <w:lang w:eastAsia="en-AU"/>
              </w:rPr>
              <w:t>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F4C953" w14:textId="77777777" w:rsidR="00B25B92" w:rsidRPr="00B25B92" w:rsidRDefault="00B25B92" w:rsidP="00B25B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B25B92">
              <w:rPr>
                <w:rFonts w:ascii="Calibri" w:eastAsia="Times New Roman" w:hAnsi="Calibri" w:cs="Times New Roman"/>
                <w:color w:val="000000"/>
                <w:lang w:eastAsia="en-AU"/>
              </w:rPr>
              <w:t>3</w:t>
            </w:r>
          </w:p>
        </w:tc>
      </w:tr>
      <w:tr w:rsidR="00B25B92" w:rsidRPr="00B25B92" w14:paraId="23C8A3AF" w14:textId="77777777" w:rsidTr="00B25B92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7B592A" w14:textId="77777777" w:rsidR="00B25B92" w:rsidRPr="00B25B92" w:rsidRDefault="00B25B92" w:rsidP="00B25B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188A48" w14:textId="77777777" w:rsidR="00B25B92" w:rsidRPr="00B25B92" w:rsidRDefault="00B25B92" w:rsidP="00B25B9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proofErr w:type="spellStart"/>
            <w:r w:rsidRPr="00B25B92">
              <w:rPr>
                <w:rFonts w:ascii="Calibri" w:eastAsia="Times New Roman" w:hAnsi="Calibri" w:cs="Times New Roman"/>
                <w:color w:val="000000"/>
                <w:lang w:eastAsia="en-AU"/>
              </w:rPr>
              <w:t>Pycnogonida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7DC6D1" w14:textId="77777777" w:rsidR="00B25B92" w:rsidRPr="00B25B92" w:rsidRDefault="00B25B92" w:rsidP="00B25B9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4137E3" w14:textId="77777777" w:rsidR="00B25B92" w:rsidRPr="00B25B92" w:rsidRDefault="00B25B92" w:rsidP="00B25B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B25B92">
              <w:rPr>
                <w:rFonts w:ascii="Calibri" w:eastAsia="Times New Roman" w:hAnsi="Calibri" w:cs="Times New Roman"/>
                <w:color w:val="000000"/>
                <w:lang w:eastAsia="en-AU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09D1F6" w14:textId="77777777" w:rsidR="00B25B92" w:rsidRPr="00B25B92" w:rsidRDefault="00B25B92" w:rsidP="00B25B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B25B92">
              <w:rPr>
                <w:rFonts w:ascii="Calibri" w:eastAsia="Times New Roman" w:hAnsi="Calibri" w:cs="Times New Roman"/>
                <w:color w:val="000000"/>
                <w:lang w:eastAsia="en-AU"/>
              </w:rPr>
              <w:t>4</w:t>
            </w:r>
          </w:p>
        </w:tc>
      </w:tr>
      <w:tr w:rsidR="00B25B92" w:rsidRPr="00B25B92" w14:paraId="5DCDE06A" w14:textId="77777777" w:rsidTr="00B25B92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3C37D4" w14:textId="77777777" w:rsidR="00B25B92" w:rsidRPr="00B25B92" w:rsidRDefault="00B25B92" w:rsidP="00B25B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36B641" w14:textId="77777777" w:rsidR="00B25B92" w:rsidRPr="00B25B92" w:rsidRDefault="00B25B92" w:rsidP="00B25B9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lang w:eastAsia="en-AU"/>
              </w:rPr>
            </w:pPr>
            <w:r w:rsidRPr="00B25B92">
              <w:rPr>
                <w:rFonts w:ascii="Calibri" w:eastAsia="Times New Roman" w:hAnsi="Calibri" w:cs="Times New Roman"/>
                <w:i/>
                <w:iCs/>
                <w:color w:val="000000"/>
                <w:lang w:eastAsia="en-AU"/>
              </w:rPr>
              <w:t>Tota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FAA738" w14:textId="77777777" w:rsidR="00B25B92" w:rsidRPr="00B25B92" w:rsidRDefault="00B25B92" w:rsidP="00B25B92">
            <w:pPr>
              <w:spacing w:after="0" w:line="240" w:lineRule="auto"/>
              <w:rPr>
                <w:rFonts w:ascii="Calibri" w:eastAsia="Times New Roman" w:hAnsi="Calibri" w:cs="Times New Roman"/>
                <w:i/>
                <w:iCs/>
                <w:color w:val="000000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EDCD62" w14:textId="77777777" w:rsidR="00B25B92" w:rsidRPr="00B25B92" w:rsidRDefault="00B25B92" w:rsidP="00B25B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i/>
                <w:iCs/>
                <w:color w:val="000000"/>
                <w:lang w:eastAsia="en-AU"/>
              </w:rPr>
            </w:pPr>
            <w:r w:rsidRPr="00B25B92">
              <w:rPr>
                <w:rFonts w:ascii="Calibri" w:eastAsia="Times New Roman" w:hAnsi="Calibri" w:cs="Times New Roman"/>
                <w:i/>
                <w:iCs/>
                <w:color w:val="000000"/>
                <w:lang w:eastAsia="en-AU"/>
              </w:rPr>
              <w:t>2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ED11B9" w14:textId="77777777" w:rsidR="00B25B92" w:rsidRPr="00B25B92" w:rsidRDefault="00B25B92" w:rsidP="00B25B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i/>
                <w:iCs/>
                <w:color w:val="000000"/>
                <w:lang w:eastAsia="en-AU"/>
              </w:rPr>
            </w:pPr>
            <w:r w:rsidRPr="00B25B92">
              <w:rPr>
                <w:rFonts w:ascii="Calibri" w:eastAsia="Times New Roman" w:hAnsi="Calibri" w:cs="Times New Roman"/>
                <w:i/>
                <w:iCs/>
                <w:color w:val="000000"/>
                <w:lang w:eastAsia="en-AU"/>
              </w:rPr>
              <w:t>217</w:t>
            </w:r>
          </w:p>
        </w:tc>
      </w:tr>
      <w:tr w:rsidR="00B25B92" w:rsidRPr="00B25B92" w14:paraId="40E178F1" w14:textId="77777777" w:rsidTr="00B25B92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27263D" w14:textId="77777777" w:rsidR="00B25B92" w:rsidRPr="00B25B92" w:rsidRDefault="00B25B92" w:rsidP="00B25B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i/>
                <w:iCs/>
                <w:color w:val="000000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F2C2EE" w14:textId="77777777" w:rsidR="00B25B92" w:rsidRPr="00B25B92" w:rsidRDefault="00B25B92" w:rsidP="00B25B92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2D1D52" w14:textId="77777777" w:rsidR="00B25B92" w:rsidRPr="00B25B92" w:rsidRDefault="00B25B92" w:rsidP="00B25B92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CAAC2D" w14:textId="77777777" w:rsidR="00B25B92" w:rsidRPr="00B25B92" w:rsidRDefault="00B25B92" w:rsidP="00B25B92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3C2EF0" w14:textId="77777777" w:rsidR="00B25B92" w:rsidRPr="00B25B92" w:rsidRDefault="00B25B92" w:rsidP="00B25B9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B25B92" w:rsidRPr="00B25B92" w14:paraId="16F7AAC4" w14:textId="77777777" w:rsidTr="00B25B92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E98188" w14:textId="77777777" w:rsidR="00B25B92" w:rsidRPr="00B25B92" w:rsidRDefault="00B25B92" w:rsidP="00B25B9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B25B92">
              <w:rPr>
                <w:rFonts w:ascii="Calibri" w:eastAsia="Times New Roman" w:hAnsi="Calibri" w:cs="Times New Roman"/>
                <w:color w:val="000000"/>
                <w:lang w:eastAsia="en-AU"/>
              </w:rPr>
              <w:t>Annelid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1AF8ED" w14:textId="77777777" w:rsidR="00B25B92" w:rsidRPr="00B25B92" w:rsidRDefault="00B25B92" w:rsidP="00B25B9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CC709D" w14:textId="77777777" w:rsidR="00B25B92" w:rsidRPr="00B25B92" w:rsidRDefault="00B25B92" w:rsidP="00B25B92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09330C" w14:textId="77777777" w:rsidR="00B25B92" w:rsidRPr="00B25B92" w:rsidRDefault="00B25B92" w:rsidP="00B25B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B25B92">
              <w:rPr>
                <w:rFonts w:ascii="Calibri" w:eastAsia="Times New Roman" w:hAnsi="Calibri" w:cs="Times New Roman"/>
                <w:color w:val="000000"/>
                <w:lang w:eastAsia="en-AU"/>
              </w:rPr>
              <w:t>28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F7F826" w14:textId="77777777" w:rsidR="00B25B92" w:rsidRPr="00B25B92" w:rsidRDefault="00B25B92" w:rsidP="00B25B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B25B92">
              <w:rPr>
                <w:rFonts w:ascii="Calibri" w:eastAsia="Times New Roman" w:hAnsi="Calibri" w:cs="Times New Roman"/>
                <w:color w:val="000000"/>
                <w:lang w:eastAsia="en-AU"/>
              </w:rPr>
              <w:t>200</w:t>
            </w:r>
          </w:p>
        </w:tc>
      </w:tr>
      <w:tr w:rsidR="00B25B92" w:rsidRPr="00B25B92" w14:paraId="4B7A319B" w14:textId="77777777" w:rsidTr="00B25B92">
        <w:trPr>
          <w:trHeight w:val="300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65ED67A" w14:textId="77777777" w:rsidR="00B25B92" w:rsidRPr="00B25B92" w:rsidRDefault="00B25B92" w:rsidP="00B25B9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B25B92">
              <w:rPr>
                <w:rFonts w:ascii="Calibri" w:eastAsia="Times New Roman" w:hAnsi="Calibri" w:cs="Times New Roman"/>
                <w:color w:val="000000"/>
                <w:lang w:eastAsia="en-AU"/>
              </w:rPr>
              <w:t>Mollusc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F56E5C7" w14:textId="77777777" w:rsidR="00B25B92" w:rsidRPr="00B25B92" w:rsidRDefault="00B25B92" w:rsidP="00B25B9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B25B92">
              <w:rPr>
                <w:rFonts w:ascii="Calibri" w:eastAsia="Times New Roman" w:hAnsi="Calibri" w:cs="Times New Roman"/>
                <w:color w:val="000000"/>
                <w:lang w:eastAsia="en-AU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3B9ECDD" w14:textId="77777777" w:rsidR="00B25B92" w:rsidRPr="00B25B92" w:rsidRDefault="00B25B92" w:rsidP="00B25B9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B25B92">
              <w:rPr>
                <w:rFonts w:ascii="Calibri" w:eastAsia="Times New Roman" w:hAnsi="Calibri" w:cs="Times New Roman"/>
                <w:color w:val="000000"/>
                <w:lang w:eastAsia="en-AU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EC0D7F1" w14:textId="77777777" w:rsidR="00B25B92" w:rsidRPr="00B25B92" w:rsidRDefault="00B25B92" w:rsidP="00B25B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B25B92">
              <w:rPr>
                <w:rFonts w:ascii="Calibri" w:eastAsia="Times New Roman" w:hAnsi="Calibri" w:cs="Times New Roman"/>
                <w:color w:val="000000"/>
                <w:lang w:eastAsia="en-AU"/>
              </w:rPr>
              <w:t>190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729038F" w14:textId="77777777" w:rsidR="00B25B92" w:rsidRPr="00B25B92" w:rsidRDefault="00B25B92" w:rsidP="00B25B92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B25B92">
              <w:rPr>
                <w:rFonts w:ascii="Calibri" w:eastAsia="Times New Roman" w:hAnsi="Calibri" w:cs="Times New Roman"/>
                <w:color w:val="000000"/>
                <w:lang w:eastAsia="en-AU"/>
              </w:rPr>
              <w:t>407</w:t>
            </w:r>
          </w:p>
        </w:tc>
      </w:tr>
    </w:tbl>
    <w:p w14:paraId="7D3CCA90" w14:textId="77777777" w:rsidR="005E0B91" w:rsidRDefault="005E0B91" w:rsidP="0081426C">
      <w:pPr>
        <w:jc w:val="both"/>
      </w:pPr>
    </w:p>
    <w:p w14:paraId="05835DD8" w14:textId="77777777" w:rsidR="00B25B92" w:rsidRDefault="00B25B92" w:rsidP="0081426C">
      <w:pPr>
        <w:jc w:val="both"/>
      </w:pPr>
    </w:p>
    <w:p w14:paraId="1424F86A" w14:textId="77777777" w:rsidR="00B25B92" w:rsidRDefault="00B25B92" w:rsidP="0081426C">
      <w:pPr>
        <w:jc w:val="both"/>
        <w:sectPr w:rsidR="00B25B92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5516BECC" w14:textId="04505808" w:rsidR="00B25B92" w:rsidRDefault="00B25B92" w:rsidP="00B25B92">
      <w:pPr>
        <w:spacing w:after="0"/>
        <w:rPr>
          <w:b/>
        </w:rPr>
      </w:pPr>
      <w:r>
        <w:rPr>
          <w:b/>
        </w:rPr>
        <w:lastRenderedPageBreak/>
        <w:t>Table S3</w:t>
      </w:r>
      <w:r w:rsidRPr="000710AE">
        <w:rPr>
          <w:b/>
        </w:rPr>
        <w:t xml:space="preserve">. </w:t>
      </w:r>
      <w:r w:rsidRPr="00B25B92">
        <w:t xml:space="preserve">Primers, taxonomic coverage and resolution (species-level) of </w:t>
      </w:r>
      <w:proofErr w:type="spellStart"/>
      <w:r w:rsidRPr="00B25B92">
        <w:t>metabarcodes</w:t>
      </w:r>
      <w:proofErr w:type="spellEnd"/>
      <w:r w:rsidRPr="00B25B92">
        <w:t xml:space="preserve"> estimated by </w:t>
      </w:r>
      <w:r w:rsidRPr="00B25B92">
        <w:rPr>
          <w:i/>
        </w:rPr>
        <w:t xml:space="preserve">in silico </w:t>
      </w:r>
      <w:r w:rsidRPr="00B25B92">
        <w:t xml:space="preserve">PCR against a database of annelid mitochondrial genomes or complete 18S </w:t>
      </w:r>
      <w:proofErr w:type="spellStart"/>
      <w:r w:rsidRPr="00B25B92">
        <w:t>rRNA</w:t>
      </w:r>
      <w:proofErr w:type="spellEnd"/>
      <w:r w:rsidRPr="00B25B92">
        <w:t xml:space="preserve"> gene sequences.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124"/>
        <w:gridCol w:w="821"/>
        <w:gridCol w:w="3453"/>
        <w:gridCol w:w="1320"/>
        <w:gridCol w:w="2085"/>
        <w:gridCol w:w="2182"/>
        <w:gridCol w:w="2942"/>
      </w:tblGrid>
      <w:tr w:rsidR="00E10579" w:rsidRPr="00E10579" w14:paraId="77959284" w14:textId="77777777" w:rsidTr="00E1057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83E418D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AU"/>
              </w:rPr>
              <w:t>Nam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76590A4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AU"/>
              </w:rPr>
              <w:t>Locu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E6ADC4A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AU"/>
              </w:rPr>
              <w:t>Primer sequence (5'-3'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6FB6126" w14:textId="77777777" w:rsidR="00DA6E28" w:rsidRPr="00725BB8" w:rsidRDefault="00DA6E28" w:rsidP="00DA6E28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lang w:eastAsia="en-AU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lang w:eastAsia="en-AU"/>
              </w:rPr>
              <w:t>Mean ±</w:t>
            </w:r>
            <w:r w:rsidRPr="00725BB8">
              <w:rPr>
                <w:rFonts w:ascii="Calibri" w:eastAsia="Times New Roman" w:hAnsi="Calibri" w:cs="Times New Roman"/>
                <w:b/>
                <w:bCs/>
                <w:color w:val="000000"/>
                <w:lang w:eastAsia="en-AU"/>
              </w:rPr>
              <w:t xml:space="preserve"> SD</w:t>
            </w:r>
          </w:p>
          <w:p w14:paraId="64CAB097" w14:textId="77777777" w:rsidR="00DA6E28" w:rsidRPr="00725BB8" w:rsidRDefault="00DA6E28" w:rsidP="00DA6E28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lang w:eastAsia="en-AU"/>
              </w:rPr>
            </w:pPr>
            <w:r w:rsidRPr="00725BB8">
              <w:rPr>
                <w:rFonts w:ascii="Calibri" w:eastAsia="Times New Roman" w:hAnsi="Calibri" w:cs="Times New Roman"/>
                <w:b/>
                <w:bCs/>
                <w:color w:val="000000"/>
                <w:lang w:eastAsia="en-AU"/>
              </w:rPr>
              <w:t>length (</w:t>
            </w:r>
            <w:proofErr w:type="spellStart"/>
            <w:r w:rsidRPr="00725BB8">
              <w:rPr>
                <w:rFonts w:ascii="Calibri" w:eastAsia="Times New Roman" w:hAnsi="Calibri" w:cs="Times New Roman"/>
                <w:b/>
                <w:bCs/>
                <w:color w:val="000000"/>
                <w:lang w:eastAsia="en-AU"/>
              </w:rPr>
              <w:t>bp</w:t>
            </w:r>
            <w:proofErr w:type="spellEnd"/>
            <w:r w:rsidRPr="00725BB8">
              <w:rPr>
                <w:rFonts w:ascii="Calibri" w:eastAsia="Times New Roman" w:hAnsi="Calibri" w:cs="Times New Roman"/>
                <w:b/>
                <w:bCs/>
                <w:color w:val="000000"/>
                <w:lang w:eastAsia="en-AU"/>
              </w:rPr>
              <w:t>)</w:t>
            </w:r>
          </w:p>
          <w:p w14:paraId="2491CE43" w14:textId="4EE57D20" w:rsidR="00E10579" w:rsidRPr="00E10579" w:rsidRDefault="00DA6E28" w:rsidP="00DA6E28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725BB8">
              <w:rPr>
                <w:rFonts w:ascii="Calibri" w:eastAsia="Times New Roman" w:hAnsi="Calibri" w:cs="Times New Roman"/>
                <w:b/>
                <w:bCs/>
                <w:color w:val="000000"/>
                <w:lang w:eastAsia="en-AU"/>
              </w:rPr>
              <w:t>(min.–max.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8A2AFD8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AU"/>
              </w:rPr>
              <w:t>Species-level coverag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4409A3A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AU"/>
              </w:rPr>
              <w:t>Species-level resolutio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D699C15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AU"/>
              </w:rPr>
              <w:t>Reference</w:t>
            </w:r>
          </w:p>
        </w:tc>
      </w:tr>
      <w:tr w:rsidR="00E10579" w:rsidRPr="00E10579" w14:paraId="5ACEB05F" w14:textId="77777777" w:rsidTr="00E1057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22B755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Leray</w:t>
            </w:r>
            <w:proofErr w:type="spellEnd"/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 xml:space="preserve"> CO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E00894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CO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B5E14B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GGWACWGGWTGAACWGTWTAYCCYC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90D7AF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313 ± 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AF1B75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112/119 (94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BD2AE7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112/112 (10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2399C3" w14:textId="4A65173B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fldChar w:fldCharType="begin">
                <w:fldData xml:space="preserve">PEVuZE5vdGU+PENpdGUgQXV0aG9yWWVhcj0iMSI+PEF1dGhvcj5MZXJheTwvQXV0aG9yPjxZZWFy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</w:fldData>
              </w:fldChar>
            </w: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instrText xml:space="preserve"> ADDIN EN.CITE </w:instrText>
            </w: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fldChar w:fldCharType="begin">
                <w:fldData xml:space="preserve">PEVuZE5vdGU+PENpdGUgQXV0aG9yWWVhcj0iMSI+PEF1dGhvcj5MZXJheTwvQXV0aG9yPjxZZWFy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</w:fldData>
              </w:fldChar>
            </w: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instrText xml:space="preserve"> ADDIN EN.CITE.DATA </w:instrText>
            </w: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fldChar w:fldCharType="end"/>
            </w: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fldChar w:fldCharType="separate"/>
            </w:r>
            <w:r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  <w:lang w:eastAsia="en-AU"/>
              </w:rPr>
              <w:t>Leray et al. (2013)</w:t>
            </w: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fldChar w:fldCharType="end"/>
            </w:r>
          </w:p>
        </w:tc>
      </w:tr>
      <w:tr w:rsidR="00E10579" w:rsidRPr="00E10579" w14:paraId="1A22D654" w14:textId="77777777" w:rsidTr="00E1057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5100F5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9E85AE" w14:textId="77777777" w:rsidR="00E10579" w:rsidRPr="00E10579" w:rsidRDefault="00E10579" w:rsidP="00E1057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7B3369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TAIACYTCIGGRTGICCRAARAAYC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701CC3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(310-31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0C219C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721D10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D1BBEA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E10579" w:rsidRPr="00E10579" w14:paraId="5027AD66" w14:textId="77777777" w:rsidTr="00E1057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851195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Sauron CO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005C65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CO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E54B4F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GGDRCWGGWTGAACWGTWTAYCCNC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86ED84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313 ± 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52B64D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115/119 (97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28572E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113/115 (98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A543D3" w14:textId="358A3DE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fldChar w:fldCharType="begin"/>
            </w: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instrText xml:space="preserve"> ADDIN EN.CITE &lt;EndNote&gt;&lt;Cite AuthorYear="1"&gt;&lt;Author&gt;Rennstam Rubbmark&lt;/Author&gt;&lt;Year&gt;2018&lt;/Year&gt;&lt;RecNum&gt;515&lt;/RecNum&gt;&lt;DisplayText&gt;Rennstam Rubbmark et al. (2018)&lt;/DisplayText&gt;&lt;record&gt;&lt;rec-number&gt;515&lt;/rec-number&gt;&lt;foreign-keys&gt;&lt;key app="EN" db-id="0xvswtza8s25dderd065epe1ppfv0x2ewdfr" timestamp="1629955796"&gt;515&lt;/key&gt;&lt;key app="ENWeb" db-id=""&gt;0&lt;/key&gt;&lt;/foreign-keys&gt;&lt;ref-type name="Journal Article"&gt;17&lt;/ref-type&gt;&lt;contributors&gt;&lt;authors&gt;&lt;author&gt;Rennstam Rubbmark, O.&lt;/author&gt;&lt;author&gt;Sint, D.&lt;/author&gt;&lt;author&gt;Horngacher, N.&lt;/author&gt;&lt;author&gt;Traugott, M.&lt;/author&gt;&lt;/authors&gt;&lt;/contributors&gt;&lt;auth-address&gt;Mountain Agriculture Research Unit Institute of Ecology University of Innsbruck Innsbruck Austria.&lt;/auth-address&gt;&lt;titles&gt;&lt;title&gt;A broadly applicable COI primer pair and an efficient single-tube amplicon library preparation protocol for metabarcoding&lt;/title&gt;&lt;secondary-title&gt;Ecol Evol&lt;/secondary-title&gt;&lt;/titles&gt;&lt;periodical&gt;&lt;full-title&gt;Ecol Evol&lt;/full-title&gt;&lt;/periodical&gt;&lt;pages&gt;12335-12350&lt;/pages&gt;&lt;volume&gt;8&lt;/volume&gt;&lt;number&gt;24&lt;/number&gt;&lt;keywords&gt;&lt;keyword&gt;DNA barcoding&lt;/keyword&gt;&lt;keyword&gt;diet analysis&lt;/keyword&gt;&lt;keyword&gt;environmental DNA&lt;/keyword&gt;&lt;keyword&gt;high-throughput sequencing&lt;/keyword&gt;&lt;keyword&gt;next-generation sequencing&lt;/keyword&gt;&lt;keyword&gt;primer bias&lt;/keyword&gt;&lt;/keywords&gt;&lt;dates&gt;&lt;year&gt;2018&lt;/year&gt;&lt;pub-dates&gt;&lt;date&gt;Dec&lt;/date&gt;&lt;/pub-dates&gt;&lt;/dates&gt;&lt;isbn&gt;2045-7758 (Print)&amp;#xD;2045-7758 (Linking)&lt;/isbn&gt;&lt;accession-num&gt;30619549&lt;/accession-num&gt;&lt;urls&gt;&lt;related-urls&gt;&lt;url&gt;http://www.ncbi.nlm.nih.gov/pubmed/30619549&lt;/url&gt;&lt;/related-urls&gt;&lt;/urls&gt;&lt;custom2&gt;PMC6308894&lt;/custom2&gt;&lt;electronic-resource-num&gt;10.1002/ece3.4520&lt;/electronic-resource-num&gt;&lt;/record&gt;&lt;/Cite&gt;&lt;/EndNote&gt;</w:instrText>
            </w: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fldChar w:fldCharType="separate"/>
            </w:r>
            <w:r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  <w:lang w:eastAsia="en-AU"/>
              </w:rPr>
              <w:t>Rennstam Rubbmark et al. (2018)</w:t>
            </w: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fldChar w:fldCharType="end"/>
            </w:r>
          </w:p>
        </w:tc>
      </w:tr>
      <w:tr w:rsidR="00E10579" w:rsidRPr="00E10579" w14:paraId="0C78FC07" w14:textId="77777777" w:rsidTr="00E1057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34014A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22488D" w14:textId="77777777" w:rsidR="00E10579" w:rsidRPr="00E10579" w:rsidRDefault="00E10579" w:rsidP="00E1057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462CCE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TAIACYTCIGGRTGICCRAARAAYC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319DBF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(310-31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7D8A18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278F2A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AC0CEF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E10579" w:rsidRPr="00E10579" w14:paraId="4759EE0C" w14:textId="77777777" w:rsidTr="00E1057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694BCC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Leray</w:t>
            </w:r>
            <w:proofErr w:type="spellEnd"/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-X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8D8DE1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CO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88B021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GGWACWRGWTGRACWITITAYCCYC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D9AF16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313 ± 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1EDBAC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117/119 (98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DE38EA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113/117 (97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3A4446" w14:textId="10D99FF5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fldChar w:fldCharType="begin"/>
            </w: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instrText xml:space="preserve"> ADDIN EN.CITE &lt;EndNote&gt;&lt;Cite AuthorYear="1"&gt;&lt;Author&gt;Wangensteen&lt;/Author&gt;&lt;Year&gt;2018&lt;/Year&gt;&lt;RecNum&gt;520&lt;/RecNum&gt;&lt;DisplayText&gt;Wangensteen et al. (2018)&lt;/DisplayText&gt;&lt;record&gt;&lt;rec-number&gt;520&lt;/rec-number&gt;&lt;foreign-keys&gt;&lt;key app="EN" db-id="0xvswtza8s25dderd065epe1ppfv0x2ewdfr" timestamp="1631498402"&gt;520&lt;/key&gt;&lt;key app="ENWeb" db-id=""&gt;0&lt;/key&gt;&lt;/foreign-keys&gt;&lt;ref-type name="Journal Article"&gt;17&lt;/ref-type&gt;&lt;contributors&gt;&lt;authors&gt;&lt;author&gt;Wangensteen, O. S.&lt;/author&gt;&lt;author&gt;Palacin, C.&lt;/author&gt;&lt;author&gt;Guardiola, M.&lt;/author&gt;&lt;author&gt;Turon, X.&lt;/author&gt;&lt;/authors&gt;&lt;/contributors&gt;&lt;auth-address&gt;Department of Marine Ecology, Centre for Advanced Studies of Blanes (CEAB, CSIC), Blanes, Spain.&amp;#xD;Norwegian College of Fishery Science, UiT the Arctic University of Norway, Tromso, Norway.&amp;#xD;Department of Evolutionary Biology, Ecology and Environmental Sciences, and Biodiversity Research Institute (IRBio), University of Barcelona, Barcelona, Spain.&lt;/auth-address&gt;&lt;titles&gt;&lt;title&gt;DNA metabarcoding of littoral hard-bottom communities: high diversity and database gaps revealed by two molecular markers&lt;/title&gt;&lt;secondary-title&gt;PeerJ&lt;/secondary-title&gt;&lt;/titles&gt;&lt;periodical&gt;&lt;full-title&gt;PeerJ&lt;/full-title&gt;&lt;/periodical&gt;&lt;pages&gt;e4705&lt;/pages&gt;&lt;volume&gt;6&lt;/volume&gt;&lt;keywords&gt;&lt;keyword&gt;Biodiversity assessment&lt;/keyword&gt;&lt;keyword&gt;Cytochrome c oxidase I&lt;/keyword&gt;&lt;keyword&gt;Eukaryotic communities&lt;/keyword&gt;&lt;keyword&gt;Marine benthic ecosystems&lt;/keyword&gt;&lt;keyword&gt;Metabarcoding pipelines&lt;/keyword&gt;&lt;keyword&gt;Ribosomal RNA 18S&lt;/keyword&gt;&lt;/keywords&gt;&lt;dates&gt;&lt;year&gt;2018&lt;/year&gt;&lt;/dates&gt;&lt;isbn&gt;2167-8359 (Print)&amp;#xD;2167-8359 (Linking)&lt;/isbn&gt;&lt;accession-num&gt;29740514&lt;/accession-num&gt;&lt;urls&gt;&lt;related-urls&gt;&lt;url&gt;http://www.ncbi.nlm.nih.gov/pubmed/29740514&lt;/url&gt;&lt;/related-urls&gt;&lt;/urls&gt;&lt;custom2&gt;PMC5937484&lt;/custom2&gt;&lt;electronic-resource-num&gt;10.7717/peerj.4705&lt;/electronic-resource-num&gt;&lt;/record&gt;&lt;/Cite&gt;&lt;/EndNote&gt;</w:instrText>
            </w: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fldChar w:fldCharType="separate"/>
            </w:r>
            <w:r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  <w:lang w:eastAsia="en-AU"/>
              </w:rPr>
              <w:t>Wangensteen et al. (2018)</w:t>
            </w: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fldChar w:fldCharType="end"/>
            </w:r>
          </w:p>
        </w:tc>
      </w:tr>
      <w:tr w:rsidR="00E10579" w:rsidRPr="00E10579" w14:paraId="6FA7DD89" w14:textId="77777777" w:rsidTr="00E1057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0E1A2C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0F05B2" w14:textId="77777777" w:rsidR="00E10579" w:rsidRPr="00E10579" w:rsidRDefault="00E10579" w:rsidP="00E1057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5A2CDF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TAIACYTCIGGRTGICCRAARAAYC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782B20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(310-31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1B225F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0275BF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6BF521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E10579" w:rsidRPr="00E10579" w14:paraId="511A62D3" w14:textId="77777777" w:rsidTr="00E1057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EAB5DA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V4_18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4F2105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18S, V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B298D4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CCAGCASCYGCGGTAATTC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9DD8F3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 xml:space="preserve">379 ± 11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98DD9D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178/180 (99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7A82C4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39/178 (22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F74B8E" w14:textId="5B4B933C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fldChar w:fldCharType="begin"/>
            </w: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instrText xml:space="preserve"> ADDIN EN.CITE &lt;EndNote&gt;&lt;Cite AuthorYear="1"&gt;&lt;Author&gt;Stoeck&lt;/Author&gt;&lt;Year&gt;2010&lt;/Year&gt;&lt;RecNum&gt;517&lt;/RecNum&gt;&lt;DisplayText&gt;Stoeck et al. (2010)&lt;/DisplayText&gt;&lt;record&gt;&lt;rec-number&gt;517&lt;/rec-number&gt;&lt;foreign-keys&gt;&lt;key app="EN" db-id="0xvswtza8s25dderd065epe1ppfv0x2ewdfr" timestamp="1629956434"&gt;517&lt;/key&gt;&lt;key app="ENWeb" db-id=""&gt;0&lt;/key&gt;&lt;/foreign-keys&gt;&lt;ref-type name="Journal Article"&gt;17&lt;/ref-type&gt;&lt;contributors&gt;&lt;authors&gt;&lt;author&gt;Stoeck, T.&lt;/author&gt;&lt;author&gt;Bass, D.&lt;/author&gt;&lt;author&gt;Nebel, M.&lt;/author&gt;&lt;author&gt;Christen, R.&lt;/author&gt;&lt;author&gt;Jones, M. D.&lt;/author&gt;&lt;author&gt;Breiner, H. W.&lt;/author&gt;&lt;author&gt;Richards, T. A.&lt;/author&gt;&lt;/authors&gt;&lt;/contributors&gt;&lt;auth-address&gt;Department of Ecology, University of Kaiserslautern, Germany. stoeck@rhrk.uni-kl.de&lt;/auth-address&gt;&lt;titles&gt;&lt;title&gt;Multiple marker parallel tag environmental DNA sequencing reveals a highly complex eukaryotic community in marine anoxic water&lt;/title&gt;&lt;secondary-title&gt;Molecular Ecology&lt;/secondary-title&gt;&lt;/titles&gt;&lt;periodical&gt;&lt;full-title&gt;Molecular Ecology&lt;/full-title&gt;&lt;abbr-1&gt;Mol. Ecol.&lt;/abbr-1&gt;&lt;/periodical&gt;&lt;pages&gt;21-31&lt;/pages&gt;&lt;volume&gt;19 Suppl 1&lt;/volume&gt;&lt;keywords&gt;&lt;keyword&gt;*Biodiversity&lt;/keyword&gt;&lt;keyword&gt;Cluster Analysis&lt;/keyword&gt;&lt;keyword&gt;Computational Biology&lt;/keyword&gt;&lt;keyword&gt;DNA, Ribosomal/*analysis/genetics/isolation &amp;amp; purification&lt;/keyword&gt;&lt;keyword&gt;Dinoflagellida/classification/genetics&lt;/keyword&gt;&lt;keyword&gt;Gene Library&lt;/keyword&gt;&lt;keyword&gt;Seawater/*microbiology&lt;/keyword&gt;&lt;keyword&gt;Sequence Analysis, DNA/*methods&lt;/keyword&gt;&lt;keyword&gt;Sequence Tagged Sites&lt;/keyword&gt;&lt;keyword&gt;*Water Microbiology&lt;/keyword&gt;&lt;/keywords&gt;&lt;dates&gt;&lt;year&gt;2010&lt;/year&gt;&lt;pub-dates&gt;&lt;date&gt;Mar&lt;/date&gt;&lt;/pub-dates&gt;&lt;/dates&gt;&lt;isbn&gt;1365-294X (Electronic)&amp;#xD;0962-1083 (Linking)&lt;/isbn&gt;&lt;accession-num&gt;20331767&lt;/accession-num&gt;&lt;urls&gt;&lt;related-urls&gt;&lt;url&gt;http://www.ncbi.nlm.nih.gov/pubmed/20331767&lt;/url&gt;&lt;/related-urls&gt;&lt;/urls&gt;&lt;electronic-resource-num&gt;10.1111/j.1365-294X.2009.04480.x&lt;/electronic-resource-num&gt;&lt;/record&gt;&lt;/Cite&gt;&lt;/EndNote&gt;</w:instrText>
            </w: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fldChar w:fldCharType="separate"/>
            </w:r>
            <w:r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  <w:lang w:eastAsia="en-AU"/>
              </w:rPr>
              <w:t>Stoeck et al. (2010)</w:t>
            </w: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fldChar w:fldCharType="end"/>
            </w: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 xml:space="preserve">, </w:t>
            </w:r>
          </w:p>
        </w:tc>
      </w:tr>
      <w:tr w:rsidR="00E10579" w:rsidRPr="00E10579" w14:paraId="694299F5" w14:textId="77777777" w:rsidTr="00E1057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4E0E97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92C42B" w14:textId="77777777" w:rsidR="00E10579" w:rsidRPr="00E10579" w:rsidRDefault="00E10579" w:rsidP="00E1057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7C95A3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ACTTTCGTTCTTGATYRATG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857D42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(376-50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232E4E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B464AB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86B10A" w14:textId="238778A3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fldChar w:fldCharType="begin">
                <w:fldData xml:space="preserve">PEVuZE5vdGU+PENpdGUgQXV0aG9yWWVhcj0iMSI+PEF1dGhvcj5QaXJlZGRhPC9BdXRob3I+PFll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</w:fldData>
              </w:fldChar>
            </w: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instrText xml:space="preserve"> ADDIN EN.CITE </w:instrText>
            </w: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fldChar w:fldCharType="begin">
                <w:fldData xml:space="preserve">PEVuZE5vdGU+PENpdGUgQXV0aG9yWWVhcj0iMSI+PEF1dGhvcj5QaXJlZGRhPC9BdXRob3I+PFll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</w:fldData>
              </w:fldChar>
            </w: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instrText xml:space="preserve"> ADDIN EN.CITE.DATA </w:instrText>
            </w: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fldChar w:fldCharType="end"/>
            </w: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fldChar w:fldCharType="separate"/>
            </w:r>
            <w:r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  <w:lang w:eastAsia="en-AU"/>
              </w:rPr>
              <w:t>Piredda et al. (2017)</w:t>
            </w: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fldChar w:fldCharType="end"/>
            </w:r>
          </w:p>
        </w:tc>
      </w:tr>
      <w:tr w:rsidR="00E10579" w:rsidRPr="00E10579" w14:paraId="6E29102C" w14:textId="77777777" w:rsidTr="00E1057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19373A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Euka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688323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18S, V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7BB21A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CCCTTTGTACACACCGC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6C67DC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 xml:space="preserve">138 ± 2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D949A6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37/180 (21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EB4058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14/37 (38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103E0C" w14:textId="4A99E816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fldChar w:fldCharType="begin"/>
            </w: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instrText xml:space="preserve"> ADDIN EN.CITE &lt;EndNote&gt;&lt;Cite AuthorYear="1"&gt;&lt;Author&gt;Taberlet&lt;/Author&gt;&lt;Year&gt;2018&lt;/Year&gt;&lt;RecNum&gt;516&lt;/RecNum&gt;&lt;DisplayText&gt;Taberlet et al. (2018)&lt;/DisplayText&gt;&lt;record&gt;&lt;rec-number&gt;516&lt;/rec-number&gt;&lt;foreign-keys&gt;&lt;key app="EN" db-id="0xvswtza8s25dderd065epe1ppfv0x2ewdfr" timestamp="1629956267"&gt;516&lt;/key&gt;&lt;/foreign-keys&gt;&lt;ref-type name="Book"&gt;6&lt;/ref-type&gt;&lt;contributors&gt;&lt;authors&gt;&lt;author&gt;Taberlet, P.&lt;/author&gt;&lt;author&gt;Bonin, A.&lt;/author&gt;&lt;author&gt;Zinger, L.&lt;/author&gt;&lt;author&gt;Coissac, E.&lt;/author&gt;&lt;/authors&gt;&lt;/contributors&gt;&lt;titles&gt;&lt;title&gt;Environmental DNA: For biodiversity research and monitoring&lt;/title&gt;&lt;/titles&gt;&lt;dates&gt;&lt;year&gt;2018&lt;/year&gt;&lt;/dates&gt;&lt;pub-location&gt;Oxford, UK&lt;/pub-location&gt;&lt;publisher&gt;Oxford University Press&lt;/publisher&gt;&lt;urls&gt;&lt;/urls&gt;&lt;/record&gt;&lt;/Cite&gt;&lt;/EndNote&gt;</w:instrText>
            </w: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fldChar w:fldCharType="separate"/>
            </w:r>
            <w:r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  <w:lang w:eastAsia="en-AU"/>
              </w:rPr>
              <w:t>Taberlet et al. (2018)</w:t>
            </w: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fldChar w:fldCharType="end"/>
            </w:r>
          </w:p>
        </w:tc>
      </w:tr>
      <w:tr w:rsidR="00E10579" w:rsidRPr="00E10579" w14:paraId="663DE01C" w14:textId="77777777" w:rsidTr="00E1057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5E6291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F834D0" w14:textId="77777777" w:rsidR="00E10579" w:rsidRPr="00E10579" w:rsidRDefault="00E10579" w:rsidP="00E1057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0EC4C3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CTTCYGCAGGTTCACCTA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9F4554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(136-14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339536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F00F76" w14:textId="77777777" w:rsidR="00E10579" w:rsidRPr="00E10579" w:rsidRDefault="00E10579" w:rsidP="00E1057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8DE95A" w14:textId="77777777" w:rsidR="00E10579" w:rsidRPr="00E10579" w:rsidRDefault="00E10579" w:rsidP="00E1057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E10579" w:rsidRPr="00E10579" w14:paraId="0478467D" w14:textId="77777777" w:rsidTr="00E1057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CB77C6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Poly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BECC76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16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B68323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CCGGTYTGAACTCAGMTC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D1BF5E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 xml:space="preserve">63 ± 1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A730F9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116/119 (97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0E804B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86/116 (74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5CB428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Taberlet</w:t>
            </w:r>
            <w:proofErr w:type="spellEnd"/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 xml:space="preserve"> et al. (2018)</w:t>
            </w:r>
          </w:p>
        </w:tc>
      </w:tr>
      <w:tr w:rsidR="00E10579" w:rsidRPr="00E10579" w14:paraId="079D12E2" w14:textId="77777777" w:rsidTr="00E1057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534E8BA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9D0EDB4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F3BECD4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TGGCACCTCGATGTTGGCT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8F96412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(61-6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280E553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5EA7260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E32A2D1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 </w:t>
            </w:r>
          </w:p>
        </w:tc>
      </w:tr>
    </w:tbl>
    <w:p w14:paraId="6A5B29D9" w14:textId="77777777" w:rsidR="00E10579" w:rsidRPr="00E10579" w:rsidRDefault="00E10579" w:rsidP="00B25B92">
      <w:pPr>
        <w:spacing w:after="0"/>
        <w:rPr>
          <w:b/>
          <w:sz w:val="12"/>
          <w:szCs w:val="12"/>
        </w:rPr>
      </w:pPr>
    </w:p>
    <w:p w14:paraId="6E5D8B35" w14:textId="77777777" w:rsidR="00E10579" w:rsidRDefault="00E10579" w:rsidP="00B25B92">
      <w:pPr>
        <w:spacing w:after="0"/>
        <w:rPr>
          <w:b/>
        </w:rPr>
      </w:pPr>
    </w:p>
    <w:p w14:paraId="75219D42" w14:textId="77777777" w:rsidR="00E10579" w:rsidRDefault="00E10579">
      <w:pPr>
        <w:rPr>
          <w:b/>
        </w:rPr>
      </w:pPr>
      <w:r>
        <w:rPr>
          <w:b/>
        </w:rPr>
        <w:br w:type="page"/>
      </w:r>
    </w:p>
    <w:p w14:paraId="6481A25A" w14:textId="15B252DD" w:rsidR="00B25B92" w:rsidRPr="00E10579" w:rsidRDefault="00B25B92" w:rsidP="00B25B92">
      <w:pPr>
        <w:spacing w:after="0"/>
        <w:rPr>
          <w:b/>
        </w:rPr>
      </w:pPr>
      <w:r>
        <w:rPr>
          <w:b/>
        </w:rPr>
        <w:lastRenderedPageBreak/>
        <w:t>Table S4</w:t>
      </w:r>
      <w:r w:rsidRPr="000710AE">
        <w:rPr>
          <w:b/>
        </w:rPr>
        <w:t xml:space="preserve">. </w:t>
      </w:r>
      <w:r w:rsidRPr="00B25B92">
        <w:t xml:space="preserve">Primers, taxonomic coverage and resolution (species-level) of </w:t>
      </w:r>
      <w:proofErr w:type="spellStart"/>
      <w:r w:rsidRPr="00B25B92">
        <w:t>metabarcodes</w:t>
      </w:r>
      <w:proofErr w:type="spellEnd"/>
      <w:r w:rsidRPr="00B25B92">
        <w:t xml:space="preserve"> estimated by </w:t>
      </w:r>
      <w:r w:rsidRPr="00B25B92">
        <w:rPr>
          <w:i/>
        </w:rPr>
        <w:t xml:space="preserve">in silico </w:t>
      </w:r>
      <w:r w:rsidRPr="00B25B92">
        <w:t xml:space="preserve">PCR against a database of mollusc mitochondrial genomes or complete 18S </w:t>
      </w:r>
      <w:proofErr w:type="spellStart"/>
      <w:r w:rsidRPr="00B25B92">
        <w:t>rRNA</w:t>
      </w:r>
      <w:proofErr w:type="spellEnd"/>
      <w:r w:rsidRPr="00B25B92">
        <w:t xml:space="preserve"> gene sequences.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124"/>
        <w:gridCol w:w="821"/>
        <w:gridCol w:w="3453"/>
        <w:gridCol w:w="1320"/>
        <w:gridCol w:w="2085"/>
        <w:gridCol w:w="2182"/>
        <w:gridCol w:w="2942"/>
      </w:tblGrid>
      <w:tr w:rsidR="00E10579" w:rsidRPr="00E10579" w14:paraId="0392A25C" w14:textId="77777777" w:rsidTr="00E1057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43CBAB7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AU"/>
              </w:rPr>
              <w:t>Nam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8D3E4FB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AU"/>
              </w:rPr>
              <w:t>Locu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4045D9B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AU"/>
              </w:rPr>
              <w:t>Primer sequence (5'-3'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7AC54C3" w14:textId="77777777" w:rsidR="00DA6E28" w:rsidRPr="00725BB8" w:rsidRDefault="00DA6E28" w:rsidP="00DA6E28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lang w:eastAsia="en-AU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lang w:eastAsia="en-AU"/>
              </w:rPr>
              <w:t>Mean ±</w:t>
            </w:r>
            <w:r w:rsidRPr="00725BB8">
              <w:rPr>
                <w:rFonts w:ascii="Calibri" w:eastAsia="Times New Roman" w:hAnsi="Calibri" w:cs="Times New Roman"/>
                <w:b/>
                <w:bCs/>
                <w:color w:val="000000"/>
                <w:lang w:eastAsia="en-AU"/>
              </w:rPr>
              <w:t xml:space="preserve"> SD</w:t>
            </w:r>
          </w:p>
          <w:p w14:paraId="493C788F" w14:textId="77777777" w:rsidR="00DA6E28" w:rsidRPr="00725BB8" w:rsidRDefault="00DA6E28" w:rsidP="00DA6E28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lang w:eastAsia="en-AU"/>
              </w:rPr>
            </w:pPr>
            <w:r w:rsidRPr="00725BB8">
              <w:rPr>
                <w:rFonts w:ascii="Calibri" w:eastAsia="Times New Roman" w:hAnsi="Calibri" w:cs="Times New Roman"/>
                <w:b/>
                <w:bCs/>
                <w:color w:val="000000"/>
                <w:lang w:eastAsia="en-AU"/>
              </w:rPr>
              <w:t>length (</w:t>
            </w:r>
            <w:proofErr w:type="spellStart"/>
            <w:r w:rsidRPr="00725BB8">
              <w:rPr>
                <w:rFonts w:ascii="Calibri" w:eastAsia="Times New Roman" w:hAnsi="Calibri" w:cs="Times New Roman"/>
                <w:b/>
                <w:bCs/>
                <w:color w:val="000000"/>
                <w:lang w:eastAsia="en-AU"/>
              </w:rPr>
              <w:t>bp</w:t>
            </w:r>
            <w:proofErr w:type="spellEnd"/>
            <w:r w:rsidRPr="00725BB8">
              <w:rPr>
                <w:rFonts w:ascii="Calibri" w:eastAsia="Times New Roman" w:hAnsi="Calibri" w:cs="Times New Roman"/>
                <w:b/>
                <w:bCs/>
                <w:color w:val="000000"/>
                <w:lang w:eastAsia="en-AU"/>
              </w:rPr>
              <w:t>)</w:t>
            </w:r>
          </w:p>
          <w:p w14:paraId="5687D6C7" w14:textId="2FE9D6E0" w:rsidR="00E10579" w:rsidRPr="00E10579" w:rsidRDefault="00DA6E28" w:rsidP="00DA6E28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725BB8">
              <w:rPr>
                <w:rFonts w:ascii="Calibri" w:eastAsia="Times New Roman" w:hAnsi="Calibri" w:cs="Times New Roman"/>
                <w:b/>
                <w:bCs/>
                <w:color w:val="000000"/>
                <w:lang w:eastAsia="en-AU"/>
              </w:rPr>
              <w:t>(min.–max.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4477778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AU"/>
              </w:rPr>
              <w:t>Species-level coverag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4BF1501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AU"/>
              </w:rPr>
              <w:t>Species-level resolution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1959C1C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AU"/>
              </w:rPr>
              <w:t>Reference</w:t>
            </w:r>
          </w:p>
        </w:tc>
      </w:tr>
      <w:tr w:rsidR="00E10579" w:rsidRPr="00E10579" w14:paraId="4DBE9ABD" w14:textId="77777777" w:rsidTr="00E1057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6B6223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Leray</w:t>
            </w:r>
            <w:proofErr w:type="spellEnd"/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 xml:space="preserve"> CO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A0B3D4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CO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1FA110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GGWACWGGWTGAACWGTWTAYCCYC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729C81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313 ± 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EAFBD3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532/622 (86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CB83E7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492/532 (92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8FFBE0" w14:textId="3809F46D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fldChar w:fldCharType="begin">
                <w:fldData xml:space="preserve">PEVuZE5vdGU+PENpdGUgQXV0aG9yWWVhcj0iMSI+PEF1dGhvcj5MZXJheTwvQXV0aG9yPjxZZWFy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</w:fldData>
              </w:fldChar>
            </w: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instrText xml:space="preserve"> ADDIN EN.CITE </w:instrText>
            </w: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fldChar w:fldCharType="begin">
                <w:fldData xml:space="preserve">PEVuZE5vdGU+PENpdGUgQXV0aG9yWWVhcj0iMSI+PEF1dGhvcj5MZXJheTwvQXV0aG9yPjxZZWFy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</w:fldData>
              </w:fldChar>
            </w: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instrText xml:space="preserve"> ADDIN EN.CITE.DATA </w:instrText>
            </w: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fldChar w:fldCharType="end"/>
            </w: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fldChar w:fldCharType="separate"/>
            </w:r>
            <w:r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  <w:lang w:eastAsia="en-AU"/>
              </w:rPr>
              <w:t>Leray et al. (2013)</w:t>
            </w: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fldChar w:fldCharType="end"/>
            </w:r>
          </w:p>
        </w:tc>
      </w:tr>
      <w:tr w:rsidR="00E10579" w:rsidRPr="00E10579" w14:paraId="1923EA0C" w14:textId="77777777" w:rsidTr="00E1057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4320C0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4C224B" w14:textId="77777777" w:rsidR="00E10579" w:rsidRPr="00E10579" w:rsidRDefault="00E10579" w:rsidP="00E1057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CC6819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TAIACYTCIGGRTGICCRAARAAYC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C23A30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(307-31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3EF245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E108B3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179E63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E10579" w:rsidRPr="00E10579" w14:paraId="7F60E4D3" w14:textId="77777777" w:rsidTr="00E1057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D69D0A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Sauron CO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533177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CO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9DA236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GGDRCWGGWTGAACWGTWTAYCCNC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64AE61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312 ± 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82CB5B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590/622 (95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C02F50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545/590 (92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E3CDF4" w14:textId="77859DC5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fldChar w:fldCharType="begin"/>
            </w: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instrText xml:space="preserve"> ADDIN EN.CITE &lt;EndNote&gt;&lt;Cite AuthorYear="1"&gt;&lt;Author&gt;Rennstam Rubbmark&lt;/Author&gt;&lt;Year&gt;2018&lt;/Year&gt;&lt;RecNum&gt;515&lt;/RecNum&gt;&lt;DisplayText&gt;Rennstam Rubbmark et al. (2018)&lt;/DisplayText&gt;&lt;record&gt;&lt;rec-number&gt;515&lt;/rec-number&gt;&lt;foreign-keys&gt;&lt;key app="EN" db-id="0xvswtza8s25dderd065epe1ppfv0x2ewdfr" timestamp="1629955796"&gt;515&lt;/key&gt;&lt;key app="ENWeb" db-id=""&gt;0&lt;/key&gt;&lt;/foreign-keys&gt;&lt;ref-type name="Journal Article"&gt;17&lt;/ref-type&gt;&lt;contributors&gt;&lt;authors&gt;&lt;author&gt;Rennstam Rubbmark, O.&lt;/author&gt;&lt;author&gt;Sint, D.&lt;/author&gt;&lt;author&gt;Horngacher, N.&lt;/author&gt;&lt;author&gt;Traugott, M.&lt;/author&gt;&lt;/authors&gt;&lt;/contributors&gt;&lt;auth-address&gt;Mountain Agriculture Research Unit Institute of Ecology University of Innsbruck Innsbruck Austria.&lt;/auth-address&gt;&lt;titles&gt;&lt;title&gt;A broadly applicable COI primer pair and an efficient single-tube amplicon library preparation protocol for metabarcoding&lt;/title&gt;&lt;secondary-title&gt;Ecol Evol&lt;/secondary-title&gt;&lt;/titles&gt;&lt;periodical&gt;&lt;full-title&gt;Ecol Evol&lt;/full-title&gt;&lt;/periodical&gt;&lt;pages&gt;12335-12350&lt;/pages&gt;&lt;volume&gt;8&lt;/volume&gt;&lt;number&gt;24&lt;/number&gt;&lt;keywords&gt;&lt;keyword&gt;DNA barcoding&lt;/keyword&gt;&lt;keyword&gt;diet analysis&lt;/keyword&gt;&lt;keyword&gt;environmental DNA&lt;/keyword&gt;&lt;keyword&gt;high-throughput sequencing&lt;/keyword&gt;&lt;keyword&gt;next-generation sequencing&lt;/keyword&gt;&lt;keyword&gt;primer bias&lt;/keyword&gt;&lt;/keywords&gt;&lt;dates&gt;&lt;year&gt;2018&lt;/year&gt;&lt;pub-dates&gt;&lt;date&gt;Dec&lt;/date&gt;&lt;/pub-dates&gt;&lt;/dates&gt;&lt;isbn&gt;2045-7758 (Print)&amp;#xD;2045-7758 (Linking)&lt;/isbn&gt;&lt;accession-num&gt;30619549&lt;/accession-num&gt;&lt;urls&gt;&lt;related-urls&gt;&lt;url&gt;http://www.ncbi.nlm.nih.gov/pubmed/30619549&lt;/url&gt;&lt;/related-urls&gt;&lt;/urls&gt;&lt;custom2&gt;PMC6308894&lt;/custom2&gt;&lt;electronic-resource-num&gt;10.1002/ece3.4520&lt;/electronic-resource-num&gt;&lt;/record&gt;&lt;/Cite&gt;&lt;/EndNote&gt;</w:instrText>
            </w: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fldChar w:fldCharType="separate"/>
            </w:r>
            <w:r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  <w:lang w:eastAsia="en-AU"/>
              </w:rPr>
              <w:t>Rennstam Rubbmark et al. (2018)</w:t>
            </w: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fldChar w:fldCharType="end"/>
            </w:r>
          </w:p>
        </w:tc>
      </w:tr>
      <w:tr w:rsidR="00E10579" w:rsidRPr="00E10579" w14:paraId="39A5C193" w14:textId="77777777" w:rsidTr="00E1057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377507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91697B" w14:textId="77777777" w:rsidR="00E10579" w:rsidRPr="00E10579" w:rsidRDefault="00E10579" w:rsidP="00E1057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8868A8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TAIACYTCIGGRTGICCRAARAAYC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23A7C2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(304-31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E79631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79C90B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226C68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E10579" w:rsidRPr="00E10579" w14:paraId="45A3DE2F" w14:textId="77777777" w:rsidTr="00E1057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FFFE8B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Leray</w:t>
            </w:r>
            <w:proofErr w:type="spellEnd"/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-X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D4E1AE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CO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E2991F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GGWACWRGWTGRACWITITAYCCYC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18E3A0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312 ± 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E12ECA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604/622 (97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CCE808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559/604 (93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EE3CEB" w14:textId="6964337B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fldChar w:fldCharType="begin"/>
            </w: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instrText xml:space="preserve"> ADDIN EN.CITE &lt;EndNote&gt;&lt;Cite AuthorYear="1"&gt;&lt;Author&gt;Wangensteen&lt;/Author&gt;&lt;Year&gt;2018&lt;/Year&gt;&lt;RecNum&gt;520&lt;/RecNum&gt;&lt;DisplayText&gt;Wangensteen et al. (2018)&lt;/DisplayText&gt;&lt;record&gt;&lt;rec-number&gt;520&lt;/rec-number&gt;&lt;foreign-keys&gt;&lt;key app="EN" db-id="0xvswtza8s25dderd065epe1ppfv0x2ewdfr" timestamp="1631498402"&gt;520&lt;/key&gt;&lt;key app="ENWeb" db-id=""&gt;0&lt;/key&gt;&lt;/foreign-keys&gt;&lt;ref-type name="Journal Article"&gt;17&lt;/ref-type&gt;&lt;contributors&gt;&lt;authors&gt;&lt;author&gt;Wangensteen, O. S.&lt;/author&gt;&lt;author&gt;Palacin, C.&lt;/author&gt;&lt;author&gt;Guardiola, M.&lt;/author&gt;&lt;author&gt;Turon, X.&lt;/author&gt;&lt;/authors&gt;&lt;/contributors&gt;&lt;auth-address&gt;Department of Marine Ecology, Centre for Advanced Studies of Blanes (CEAB, CSIC), Blanes, Spain.&amp;#xD;Norwegian College of Fishery Science, UiT the Arctic University of Norway, Tromso, Norway.&amp;#xD;Department of Evolutionary Biology, Ecology and Environmental Sciences, and Biodiversity Research Institute (IRBio), University of Barcelona, Barcelona, Spain.&lt;/auth-address&gt;&lt;titles&gt;&lt;title&gt;DNA metabarcoding of littoral hard-bottom communities: high diversity and database gaps revealed by two molecular markers&lt;/title&gt;&lt;secondary-title&gt;PeerJ&lt;/secondary-title&gt;&lt;/titles&gt;&lt;periodical&gt;&lt;full-title&gt;PeerJ&lt;/full-title&gt;&lt;/periodical&gt;&lt;pages&gt;e4705&lt;/pages&gt;&lt;volume&gt;6&lt;/volume&gt;&lt;keywords&gt;&lt;keyword&gt;Biodiversity assessment&lt;/keyword&gt;&lt;keyword&gt;Cytochrome c oxidase I&lt;/keyword&gt;&lt;keyword&gt;Eukaryotic communities&lt;/keyword&gt;&lt;keyword&gt;Marine benthic ecosystems&lt;/keyword&gt;&lt;keyword&gt;Metabarcoding pipelines&lt;/keyword&gt;&lt;keyword&gt;Ribosomal RNA 18S&lt;/keyword&gt;&lt;/keywords&gt;&lt;dates&gt;&lt;year&gt;2018&lt;/year&gt;&lt;/dates&gt;&lt;isbn&gt;2167-8359 (Print)&amp;#xD;2167-8359 (Linking)&lt;/isbn&gt;&lt;accession-num&gt;29740514&lt;/accession-num&gt;&lt;urls&gt;&lt;related-urls&gt;&lt;url&gt;http://www.ncbi.nlm.nih.gov/pubmed/29740514&lt;/url&gt;&lt;/related-urls&gt;&lt;/urls&gt;&lt;custom2&gt;PMC5937484&lt;/custom2&gt;&lt;electronic-resource-num&gt;10.7717/peerj.4705&lt;/electronic-resource-num&gt;&lt;/record&gt;&lt;/Cite&gt;&lt;/EndNote&gt;</w:instrText>
            </w: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fldChar w:fldCharType="separate"/>
            </w:r>
            <w:r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  <w:lang w:eastAsia="en-AU"/>
              </w:rPr>
              <w:t>Wangensteen et al. (2018)</w:t>
            </w: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fldChar w:fldCharType="end"/>
            </w:r>
          </w:p>
        </w:tc>
      </w:tr>
      <w:tr w:rsidR="00E10579" w:rsidRPr="00E10579" w14:paraId="2B3C1EC2" w14:textId="77777777" w:rsidTr="00E1057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F909C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AB7ADA" w14:textId="77777777" w:rsidR="00E10579" w:rsidRPr="00E10579" w:rsidRDefault="00E10579" w:rsidP="00E1057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94D04B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TAIACYTCIGGRTGICCRAARAAYC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079195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(304-31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68CDC7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AB4487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70C4D6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E10579" w:rsidRPr="00E10579" w14:paraId="534F795B" w14:textId="77777777" w:rsidTr="00E1057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74CA39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V4_18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7ECD10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18S, V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8DCF49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CCAGCASCYGCGGTAATTC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55C949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 xml:space="preserve">443 ± 114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17BDFA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321/326 (98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DFEC1A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231/321 (72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715179" w14:textId="708B109A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fldChar w:fldCharType="begin"/>
            </w: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instrText xml:space="preserve"> ADDIN EN.CITE &lt;EndNote&gt;&lt;Cite AuthorYear="1"&gt;&lt;Author&gt;Stoeck&lt;/Author&gt;&lt;Year&gt;2010&lt;/Year&gt;&lt;RecNum&gt;517&lt;/RecNum&gt;&lt;DisplayText&gt;Stoeck et al. (2010)&lt;/DisplayText&gt;&lt;record&gt;&lt;rec-number&gt;517&lt;/rec-number&gt;&lt;foreign-keys&gt;&lt;key app="EN" db-id="0xvswtza8s25dderd065epe1ppfv0x2ewdfr" timestamp="1629956434"&gt;517&lt;/key&gt;&lt;key app="ENWeb" db-id=""&gt;0&lt;/key&gt;&lt;/foreign-keys&gt;&lt;ref-type name="Journal Article"&gt;17&lt;/ref-type&gt;&lt;contributors&gt;&lt;authors&gt;&lt;author&gt;Stoeck, T.&lt;/author&gt;&lt;author&gt;Bass, D.&lt;/author&gt;&lt;author&gt;Nebel, M.&lt;/author&gt;&lt;author&gt;Christen, R.&lt;/author&gt;&lt;author&gt;Jones, M. D.&lt;/author&gt;&lt;author&gt;Breiner, H. W.&lt;/author&gt;&lt;author&gt;Richards, T. A.&lt;/author&gt;&lt;/authors&gt;&lt;/contributors&gt;&lt;auth-address&gt;Department of Ecology, University of Kaiserslautern, Germany. stoeck@rhrk.uni-kl.de&lt;/auth-address&gt;&lt;titles&gt;&lt;title&gt;Multiple marker parallel tag environmental DNA sequencing reveals a highly complex eukaryotic community in marine anoxic water&lt;/title&gt;&lt;secondary-title&gt;Molecular Ecology&lt;/secondary-title&gt;&lt;/titles&gt;&lt;periodical&gt;&lt;full-title&gt;Molecular Ecology&lt;/full-title&gt;&lt;abbr-1&gt;Mol. Ecol.&lt;/abbr-1&gt;&lt;/periodical&gt;&lt;pages&gt;21-31&lt;/pages&gt;&lt;volume&gt;19 Suppl 1&lt;/volume&gt;&lt;keywords&gt;&lt;keyword&gt;*Biodiversity&lt;/keyword&gt;&lt;keyword&gt;Cluster Analysis&lt;/keyword&gt;&lt;keyword&gt;Computational Biology&lt;/keyword&gt;&lt;keyword&gt;DNA, Ribosomal/*analysis/genetics/isolation &amp;amp; purification&lt;/keyword&gt;&lt;keyword&gt;Dinoflagellida/classification/genetics&lt;/keyword&gt;&lt;keyword&gt;Gene Library&lt;/keyword&gt;&lt;keyword&gt;Seawater/*microbiology&lt;/keyword&gt;&lt;keyword&gt;Sequence Analysis, DNA/*methods&lt;/keyword&gt;&lt;keyword&gt;Sequence Tagged Sites&lt;/keyword&gt;&lt;keyword&gt;*Water Microbiology&lt;/keyword&gt;&lt;/keywords&gt;&lt;dates&gt;&lt;year&gt;2010&lt;/year&gt;&lt;pub-dates&gt;&lt;date&gt;Mar&lt;/date&gt;&lt;/pub-dates&gt;&lt;/dates&gt;&lt;isbn&gt;1365-294X (Electronic)&amp;#xD;0962-1083 (Linking)&lt;/isbn&gt;&lt;accession-num&gt;20331767&lt;/accession-num&gt;&lt;urls&gt;&lt;related-urls&gt;&lt;url&gt;http://www.ncbi.nlm.nih.gov/pubmed/20331767&lt;/url&gt;&lt;/related-urls&gt;&lt;/urls&gt;&lt;electronic-resource-num&gt;10.1111/j.1365-294X.2009.04480.x&lt;/electronic-resource-num&gt;&lt;/record&gt;&lt;/Cite&gt;&lt;/EndNote&gt;</w:instrText>
            </w: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fldChar w:fldCharType="separate"/>
            </w:r>
            <w:r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  <w:lang w:eastAsia="en-AU"/>
              </w:rPr>
              <w:t>Stoeck et al. (2010)</w:t>
            </w: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fldChar w:fldCharType="end"/>
            </w: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 xml:space="preserve">, </w:t>
            </w:r>
          </w:p>
        </w:tc>
      </w:tr>
      <w:tr w:rsidR="00E10579" w:rsidRPr="00E10579" w14:paraId="6CCC97EE" w14:textId="77777777" w:rsidTr="00E1057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EF6F34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89DAE2" w14:textId="77777777" w:rsidR="00E10579" w:rsidRPr="00E10579" w:rsidRDefault="00E10579" w:rsidP="00E1057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9EE465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ACTTTCGTTCTTGATYRATG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ACDDCA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(378-92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C58C30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9FE661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55E205" w14:textId="484DECC3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fldChar w:fldCharType="begin">
                <w:fldData xml:space="preserve">PEVuZE5vdGU+PENpdGUgQXV0aG9yWWVhcj0iMSI+PEF1dGhvcj5QaXJlZGRhPC9BdXRob3I+PFll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</w:fldData>
              </w:fldChar>
            </w: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instrText xml:space="preserve"> ADDIN EN.CITE </w:instrText>
            </w: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fldChar w:fldCharType="begin">
                <w:fldData xml:space="preserve">PEVuZE5vdGU+PENpdGUgQXV0aG9yWWVhcj0iMSI+PEF1dGhvcj5QaXJlZGRhPC9BdXRob3I+PFll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</w:fldData>
              </w:fldChar>
            </w: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instrText xml:space="preserve"> ADDIN EN.CITE.DATA </w:instrText>
            </w: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fldChar w:fldCharType="end"/>
            </w: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fldChar w:fldCharType="separate"/>
            </w:r>
            <w:r>
              <w:rPr>
                <w:rFonts w:ascii="Calibri" w:eastAsia="Times New Roman" w:hAnsi="Calibri" w:cs="Times New Roman"/>
                <w:noProof/>
                <w:color w:val="000000"/>
                <w:sz w:val="20"/>
                <w:szCs w:val="20"/>
                <w:lang w:eastAsia="en-AU"/>
              </w:rPr>
              <w:t>Piredda et al. (2017)</w:t>
            </w: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fldChar w:fldCharType="end"/>
            </w:r>
          </w:p>
        </w:tc>
      </w:tr>
      <w:tr w:rsidR="00E10579" w:rsidRPr="00E10579" w14:paraId="71E7A2DD" w14:textId="77777777" w:rsidTr="00E1057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ED758D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Euka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C3983C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18S, V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B412F0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CCCTTTGTACACACCGC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472C32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 xml:space="preserve">137 ± 9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775E0A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82/326 (25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5FAAB4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53/82 (65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24AC02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Taberlet</w:t>
            </w:r>
            <w:proofErr w:type="spellEnd"/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 xml:space="preserve"> et al. (2018)</w:t>
            </w:r>
          </w:p>
        </w:tc>
      </w:tr>
      <w:tr w:rsidR="00E10579" w:rsidRPr="00E10579" w14:paraId="6CE87143" w14:textId="77777777" w:rsidTr="00E1057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5FE5D4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00E570" w14:textId="77777777" w:rsidR="00E10579" w:rsidRPr="00E10579" w:rsidRDefault="00E10579" w:rsidP="00E10579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6EB0FC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CTTCYGCAGGTTCACCTA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888F55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(120-19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EF9D46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7167C2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A67BCE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E10579" w:rsidRPr="00E10579" w14:paraId="766D234B" w14:textId="77777777" w:rsidTr="00E1057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4E190B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Gast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237EA8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16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BECDB2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CCGGTCTGAACTCAGATC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E5F743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 xml:space="preserve">64 ± 2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4B97C2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586/622 (94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09E630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286/586 (49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D08AE4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Taberlet</w:t>
            </w:r>
            <w:proofErr w:type="spellEnd"/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 xml:space="preserve"> et al. (2018)</w:t>
            </w:r>
          </w:p>
        </w:tc>
      </w:tr>
      <w:tr w:rsidR="00E10579" w:rsidRPr="00E10579" w14:paraId="5A83B938" w14:textId="77777777" w:rsidTr="00E1057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3EFE59D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5488B22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B0E5BB0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TTTGTGACCTCGATGTTGG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0E03B97" w14:textId="77777777" w:rsidR="00E10579" w:rsidRPr="00E10579" w:rsidRDefault="00E10579" w:rsidP="00E10579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(60-76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55AE2BA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AB8CF5D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EF7FBCE" w14:textId="77777777" w:rsidR="00E10579" w:rsidRPr="00E10579" w:rsidRDefault="00E10579" w:rsidP="00E10579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</w:pPr>
            <w:r w:rsidRPr="00E10579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AU"/>
              </w:rPr>
              <w:t> </w:t>
            </w:r>
          </w:p>
        </w:tc>
      </w:tr>
    </w:tbl>
    <w:p w14:paraId="77F58A45" w14:textId="21C67D78" w:rsidR="00B25B92" w:rsidRDefault="00B25B92" w:rsidP="00B25B92">
      <w:pPr>
        <w:spacing w:after="0"/>
        <w:sectPr w:rsidR="00B25B92" w:rsidSect="00B25B92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  <w:bookmarkStart w:id="0" w:name="_GoBack"/>
      <w:bookmarkEnd w:id="0"/>
    </w:p>
    <w:p w14:paraId="3C904D79" w14:textId="14CBEAB4" w:rsidR="009911DE" w:rsidRPr="009911DE" w:rsidRDefault="009911DE">
      <w:pPr>
        <w:rPr>
          <w:b/>
        </w:rPr>
      </w:pPr>
      <w:r w:rsidRPr="009911DE">
        <w:rPr>
          <w:b/>
        </w:rPr>
        <w:lastRenderedPageBreak/>
        <w:t>Supplementary References</w:t>
      </w:r>
    </w:p>
    <w:p w14:paraId="4178C075" w14:textId="77777777" w:rsidR="00125896" w:rsidRPr="00125896" w:rsidRDefault="009911DE" w:rsidP="00125896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125896" w:rsidRPr="00125896">
        <w:t xml:space="preserve">Ficetola GF, Coissac E, Zundel S, Riaz T, Shehzad W, Bessière J, Taberlet P, and Pompanon F. 2010. An </w:t>
      </w:r>
      <w:r w:rsidR="00125896" w:rsidRPr="00125896">
        <w:rPr>
          <w:i/>
        </w:rPr>
        <w:t>in silico</w:t>
      </w:r>
      <w:r w:rsidR="00125896" w:rsidRPr="00125896">
        <w:t xml:space="preserve"> approach for the evaluation of DNA barcodes.</w:t>
      </w:r>
      <w:r w:rsidR="00125896" w:rsidRPr="00125896">
        <w:rPr>
          <w:i/>
        </w:rPr>
        <w:t xml:space="preserve"> BMC Genomics</w:t>
      </w:r>
      <w:r w:rsidR="00125896" w:rsidRPr="00125896">
        <w:t xml:space="preserve"> 11:434. DOI: 10.1186/1471-2164-11-434</w:t>
      </w:r>
    </w:p>
    <w:p w14:paraId="542DC05E" w14:textId="77777777" w:rsidR="00125896" w:rsidRPr="00125896" w:rsidRDefault="00125896" w:rsidP="00125896">
      <w:pPr>
        <w:pStyle w:val="EndNoteBibliography"/>
        <w:spacing w:after="0"/>
        <w:ind w:left="720" w:hanging="720"/>
      </w:pPr>
      <w:r w:rsidRPr="00125896">
        <w:t>Leray M, Yang JY, Meyer CP, Mills SC, Agudelo N, Ranwez V, Boehm JT, and Machida RJ. 2013. A new versatile primer set targeting a short fragment of the mitochondrial COI region for metabarcoding metazoan diversity: application for characterizing coral reef fish gut contents.</w:t>
      </w:r>
      <w:r w:rsidRPr="00125896">
        <w:rPr>
          <w:i/>
        </w:rPr>
        <w:t xml:space="preserve"> Frontiers in Zoology</w:t>
      </w:r>
      <w:r w:rsidRPr="00125896">
        <w:t xml:space="preserve"> 10:34. DOI: 10.1186/1742-9994-10-34</w:t>
      </w:r>
    </w:p>
    <w:p w14:paraId="109A790F" w14:textId="77777777" w:rsidR="00125896" w:rsidRPr="00125896" w:rsidRDefault="00125896" w:rsidP="00125896">
      <w:pPr>
        <w:pStyle w:val="EndNoteBibliography"/>
        <w:spacing w:after="0"/>
        <w:ind w:left="720" w:hanging="720"/>
      </w:pPr>
      <w:r w:rsidRPr="00125896">
        <w:t>Piredda R, Tomasino MP, D'Erchia AM, Manzari C, Pesole G, Montresor M, Kooistra WH, Sarno D, and Zingone A. 2017. Diversity and temporal patterns of planktonic protist assemblages at a Mediterranean Long Term Ecological Research site.</w:t>
      </w:r>
      <w:r w:rsidRPr="00125896">
        <w:rPr>
          <w:i/>
        </w:rPr>
        <w:t xml:space="preserve"> FEMS Microbiology Ecology</w:t>
      </w:r>
      <w:r w:rsidRPr="00125896">
        <w:t xml:space="preserve"> 93:fiw200. DOI: 10.1093/femsec/fiw200</w:t>
      </w:r>
    </w:p>
    <w:p w14:paraId="10863504" w14:textId="77777777" w:rsidR="00125896" w:rsidRPr="00125896" w:rsidRDefault="00125896" w:rsidP="00125896">
      <w:pPr>
        <w:pStyle w:val="EndNoteBibliography"/>
        <w:spacing w:after="0"/>
        <w:ind w:left="720" w:hanging="720"/>
      </w:pPr>
      <w:r w:rsidRPr="00125896">
        <w:t>Rennstam Rubbmark O, Sint D, Horngacher N, and Traugott M. 2018. A broadly applicable COI primer pair and an efficient single-tube amplicon library preparation protocol for metabarcoding.</w:t>
      </w:r>
      <w:r w:rsidRPr="00125896">
        <w:rPr>
          <w:i/>
        </w:rPr>
        <w:t xml:space="preserve"> Ecol Evol</w:t>
      </w:r>
      <w:r w:rsidRPr="00125896">
        <w:t xml:space="preserve"> 8:12335-12350. DOI: 10.1002/ece3.4520</w:t>
      </w:r>
    </w:p>
    <w:p w14:paraId="1C8FF3EE" w14:textId="77777777" w:rsidR="00125896" w:rsidRPr="00125896" w:rsidRDefault="00125896" w:rsidP="00125896">
      <w:pPr>
        <w:pStyle w:val="EndNoteBibliography"/>
        <w:spacing w:after="0"/>
        <w:ind w:left="720" w:hanging="720"/>
      </w:pPr>
      <w:r w:rsidRPr="00125896">
        <w:t>Stoeck T, Bass D, Nebel M, Christen R, Jones MD, Breiner HW, and Richards TA. 2010. Multiple marker parallel tag environmental DNA sequencing reveals a highly complex eukaryotic community in marine anoxic water.</w:t>
      </w:r>
      <w:r w:rsidRPr="00125896">
        <w:rPr>
          <w:i/>
        </w:rPr>
        <w:t xml:space="preserve"> Molecular Ecology</w:t>
      </w:r>
      <w:r w:rsidRPr="00125896">
        <w:t xml:space="preserve"> 19 Suppl 1:21-31. DOI: 10.1111/j.1365-294X.2009.04480.x</w:t>
      </w:r>
    </w:p>
    <w:p w14:paraId="29485083" w14:textId="77777777" w:rsidR="00125896" w:rsidRPr="00125896" w:rsidRDefault="00125896" w:rsidP="00125896">
      <w:pPr>
        <w:pStyle w:val="EndNoteBibliography"/>
        <w:spacing w:after="0"/>
        <w:ind w:left="720" w:hanging="720"/>
      </w:pPr>
      <w:r w:rsidRPr="00125896">
        <w:t xml:space="preserve">Taberlet P, Bonin A, Zinger L, and Coissac E. 2018. </w:t>
      </w:r>
      <w:r w:rsidRPr="00125896">
        <w:rPr>
          <w:i/>
        </w:rPr>
        <w:t>Environmental DNA: For biodiversity research and monitoring</w:t>
      </w:r>
      <w:r w:rsidRPr="00125896">
        <w:t>. Oxford, UK: Oxford University Press.</w:t>
      </w:r>
    </w:p>
    <w:p w14:paraId="2024D276" w14:textId="77777777" w:rsidR="00125896" w:rsidRPr="00125896" w:rsidRDefault="00125896" w:rsidP="00125896">
      <w:pPr>
        <w:pStyle w:val="EndNoteBibliography"/>
        <w:ind w:left="720" w:hanging="720"/>
      </w:pPr>
      <w:r w:rsidRPr="00125896">
        <w:t>Wangensteen OS, Palacin C, Guardiola M, and Turon X. 2018. DNA metabarcoding of littoral hard-bottom communities: high diversity and database gaps revealed by two molecular markers.</w:t>
      </w:r>
      <w:r w:rsidRPr="00125896">
        <w:rPr>
          <w:i/>
        </w:rPr>
        <w:t xml:space="preserve"> PeerJ</w:t>
      </w:r>
      <w:r w:rsidRPr="00125896">
        <w:t xml:space="preserve"> 6:e4705. DOI: 10.7717/peerj.4705</w:t>
      </w:r>
    </w:p>
    <w:p w14:paraId="06F8E092" w14:textId="400F25AA" w:rsidR="009911DE" w:rsidRDefault="009911DE">
      <w:r>
        <w:fldChar w:fldCharType="end"/>
      </w:r>
    </w:p>
    <w:sectPr w:rsidR="009911DE" w:rsidSect="00B25B92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eerJ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xvswtza8s25dderd065epe1ppfv0x2ewdfr&quot;&gt;EndNote_Library&lt;record-ids&gt;&lt;item&gt;1&lt;/item&gt;&lt;item&gt;164&lt;/item&gt;&lt;item&gt;514&lt;/item&gt;&lt;item&gt;515&lt;/item&gt;&lt;item&gt;516&lt;/item&gt;&lt;item&gt;517&lt;/item&gt;&lt;item&gt;520&lt;/item&gt;&lt;/record-ids&gt;&lt;/item&gt;&lt;/Libraries&gt;"/>
  </w:docVars>
  <w:rsids>
    <w:rsidRoot w:val="0005416C"/>
    <w:rsid w:val="0005416C"/>
    <w:rsid w:val="00125896"/>
    <w:rsid w:val="002A75E7"/>
    <w:rsid w:val="002A7CCB"/>
    <w:rsid w:val="0041407F"/>
    <w:rsid w:val="004F0794"/>
    <w:rsid w:val="005E0B91"/>
    <w:rsid w:val="006E3FC0"/>
    <w:rsid w:val="00764135"/>
    <w:rsid w:val="007859F5"/>
    <w:rsid w:val="0081426C"/>
    <w:rsid w:val="00921FB9"/>
    <w:rsid w:val="009911DE"/>
    <w:rsid w:val="00A31B26"/>
    <w:rsid w:val="00AE2B4F"/>
    <w:rsid w:val="00B25B92"/>
    <w:rsid w:val="00DA6E28"/>
    <w:rsid w:val="00DB3F4D"/>
    <w:rsid w:val="00DD660C"/>
    <w:rsid w:val="00E1057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42CA0A3"/>
  <w15:chartTrackingRefBased/>
  <w15:docId w15:val="{36DFD31A-7023-4F6D-B7F9-5ED7DD8440E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Normal1">
    <w:name w:val="Normal1"/>
    <w:link w:val="Normal1Char"/>
    <w:rsid w:val="00764135"/>
    <w:pPr>
      <w:spacing w:after="0" w:line="276" w:lineRule="auto"/>
      <w:contextualSpacing/>
    </w:pPr>
    <w:rPr>
      <w:rFonts w:ascii="Arial" w:eastAsia="Arial" w:hAnsi="Arial" w:cs="Arial"/>
      <w:lang w:val="en-US"/>
    </w:rPr>
  </w:style>
  <w:style w:type="character" w:customStyle="1" w:styleId="Normal1Char">
    <w:name w:val="Normal1 Char"/>
    <w:basedOn w:val="DefaultParagraphFont"/>
    <w:link w:val="Normal1"/>
    <w:rsid w:val="00764135"/>
    <w:rPr>
      <w:rFonts w:ascii="Arial" w:eastAsia="Arial" w:hAnsi="Arial" w:cs="Arial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5E0B9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E0B9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E0B91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E0B9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E0B91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9911DE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911DE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9911DE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9911DE"/>
    <w:rPr>
      <w:rFonts w:ascii="Calibri" w:hAnsi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82289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691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042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5</Pages>
  <Words>3460</Words>
  <Characters>19722</Characters>
  <Application>Microsoft Office Word</Application>
  <DocSecurity>0</DocSecurity>
  <Lines>164</Lines>
  <Paragraphs>4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Australian Antarctic Division</Company>
  <LinksUpToDate>false</LinksUpToDate>
  <CharactersWithSpaces>2313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aurence Clarke</dc:creator>
  <cp:keywords/>
  <dc:description/>
  <cp:lastModifiedBy>Laurence Clarke</cp:lastModifiedBy>
  <cp:revision>2</cp:revision>
  <dcterms:created xsi:type="dcterms:W3CDTF">2021-09-14T00:11:00Z</dcterms:created>
  <dcterms:modified xsi:type="dcterms:W3CDTF">2021-09-14T00:11:00Z</dcterms:modified>
</cp:coreProperties>
</file>